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1D45A1CB" w14:textId="57A7A436" w:rsidR="0004572C"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1067948" w:history="1">
        <w:r w:rsidR="0004572C" w:rsidRPr="00C2096F">
          <w:rPr>
            <w:rStyle w:val="Hipervnculo"/>
            <w:noProof/>
            <w:lang w:bidi="en-US"/>
          </w:rPr>
          <w:t>1. Introducción</w:t>
        </w:r>
        <w:r w:rsidR="0004572C">
          <w:rPr>
            <w:noProof/>
            <w:webHidden/>
          </w:rPr>
          <w:tab/>
        </w:r>
        <w:r w:rsidR="0004572C">
          <w:rPr>
            <w:noProof/>
            <w:webHidden/>
          </w:rPr>
          <w:fldChar w:fldCharType="begin"/>
        </w:r>
        <w:r w:rsidR="0004572C">
          <w:rPr>
            <w:noProof/>
            <w:webHidden/>
          </w:rPr>
          <w:instrText xml:space="preserve"> PAGEREF _Toc81067948 \h </w:instrText>
        </w:r>
        <w:r w:rsidR="0004572C">
          <w:rPr>
            <w:noProof/>
            <w:webHidden/>
          </w:rPr>
        </w:r>
        <w:r w:rsidR="0004572C">
          <w:rPr>
            <w:noProof/>
            <w:webHidden/>
          </w:rPr>
          <w:fldChar w:fldCharType="separate"/>
        </w:r>
        <w:r w:rsidR="0004572C">
          <w:rPr>
            <w:noProof/>
            <w:webHidden/>
          </w:rPr>
          <w:t>8</w:t>
        </w:r>
        <w:r w:rsidR="0004572C">
          <w:rPr>
            <w:noProof/>
            <w:webHidden/>
          </w:rPr>
          <w:fldChar w:fldCharType="end"/>
        </w:r>
      </w:hyperlink>
    </w:p>
    <w:p w14:paraId="135C9CFA" w14:textId="799F8663" w:rsidR="0004572C" w:rsidRDefault="00390E35">
      <w:pPr>
        <w:pStyle w:val="TDC2"/>
        <w:tabs>
          <w:tab w:val="right" w:leader="dot" w:pos="9060"/>
        </w:tabs>
        <w:rPr>
          <w:rFonts w:asciiTheme="minorHAnsi" w:eastAsiaTheme="minorEastAsia" w:hAnsiTheme="minorHAnsi" w:cstheme="minorBidi"/>
          <w:noProof/>
          <w:lang w:eastAsia="es-ES"/>
        </w:rPr>
      </w:pPr>
      <w:hyperlink w:anchor="_Toc81067949" w:history="1">
        <w:r w:rsidR="0004572C" w:rsidRPr="00C2096F">
          <w:rPr>
            <w:rStyle w:val="Hipervnculo"/>
            <w:noProof/>
          </w:rPr>
          <w:t>1.1 Justificación</w:t>
        </w:r>
        <w:r w:rsidR="0004572C">
          <w:rPr>
            <w:noProof/>
            <w:webHidden/>
          </w:rPr>
          <w:tab/>
        </w:r>
        <w:r w:rsidR="0004572C">
          <w:rPr>
            <w:noProof/>
            <w:webHidden/>
          </w:rPr>
          <w:fldChar w:fldCharType="begin"/>
        </w:r>
        <w:r w:rsidR="0004572C">
          <w:rPr>
            <w:noProof/>
            <w:webHidden/>
          </w:rPr>
          <w:instrText xml:space="preserve"> PAGEREF _Toc81067949 \h </w:instrText>
        </w:r>
        <w:r w:rsidR="0004572C">
          <w:rPr>
            <w:noProof/>
            <w:webHidden/>
          </w:rPr>
        </w:r>
        <w:r w:rsidR="0004572C">
          <w:rPr>
            <w:noProof/>
            <w:webHidden/>
          </w:rPr>
          <w:fldChar w:fldCharType="separate"/>
        </w:r>
        <w:r w:rsidR="0004572C">
          <w:rPr>
            <w:noProof/>
            <w:webHidden/>
          </w:rPr>
          <w:t>8</w:t>
        </w:r>
        <w:r w:rsidR="0004572C">
          <w:rPr>
            <w:noProof/>
            <w:webHidden/>
          </w:rPr>
          <w:fldChar w:fldCharType="end"/>
        </w:r>
      </w:hyperlink>
    </w:p>
    <w:p w14:paraId="62FEDE16" w14:textId="3EFFC916" w:rsidR="0004572C" w:rsidRDefault="00390E35">
      <w:pPr>
        <w:pStyle w:val="TDC2"/>
        <w:tabs>
          <w:tab w:val="right" w:leader="dot" w:pos="9060"/>
        </w:tabs>
        <w:rPr>
          <w:rFonts w:asciiTheme="minorHAnsi" w:eastAsiaTheme="minorEastAsia" w:hAnsiTheme="minorHAnsi" w:cstheme="minorBidi"/>
          <w:noProof/>
          <w:lang w:eastAsia="es-ES"/>
        </w:rPr>
      </w:pPr>
      <w:hyperlink w:anchor="_Toc81067950" w:history="1">
        <w:r w:rsidR="0004572C" w:rsidRPr="00C2096F">
          <w:rPr>
            <w:rStyle w:val="Hipervnculo"/>
            <w:noProof/>
          </w:rPr>
          <w:t>1.2 Planteamiento del trabajo</w:t>
        </w:r>
        <w:r w:rsidR="0004572C">
          <w:rPr>
            <w:noProof/>
            <w:webHidden/>
          </w:rPr>
          <w:tab/>
        </w:r>
        <w:r w:rsidR="0004572C">
          <w:rPr>
            <w:noProof/>
            <w:webHidden/>
          </w:rPr>
          <w:fldChar w:fldCharType="begin"/>
        </w:r>
        <w:r w:rsidR="0004572C">
          <w:rPr>
            <w:noProof/>
            <w:webHidden/>
          </w:rPr>
          <w:instrText xml:space="preserve"> PAGEREF _Toc81067950 \h </w:instrText>
        </w:r>
        <w:r w:rsidR="0004572C">
          <w:rPr>
            <w:noProof/>
            <w:webHidden/>
          </w:rPr>
        </w:r>
        <w:r w:rsidR="0004572C">
          <w:rPr>
            <w:noProof/>
            <w:webHidden/>
          </w:rPr>
          <w:fldChar w:fldCharType="separate"/>
        </w:r>
        <w:r w:rsidR="0004572C">
          <w:rPr>
            <w:noProof/>
            <w:webHidden/>
          </w:rPr>
          <w:t>9</w:t>
        </w:r>
        <w:r w:rsidR="0004572C">
          <w:rPr>
            <w:noProof/>
            <w:webHidden/>
          </w:rPr>
          <w:fldChar w:fldCharType="end"/>
        </w:r>
      </w:hyperlink>
    </w:p>
    <w:p w14:paraId="669AE5D4" w14:textId="46C22A67" w:rsidR="0004572C" w:rsidRDefault="00390E35">
      <w:pPr>
        <w:pStyle w:val="TDC2"/>
        <w:tabs>
          <w:tab w:val="right" w:leader="dot" w:pos="9060"/>
        </w:tabs>
        <w:rPr>
          <w:rFonts w:asciiTheme="minorHAnsi" w:eastAsiaTheme="minorEastAsia" w:hAnsiTheme="minorHAnsi" w:cstheme="minorBidi"/>
          <w:noProof/>
          <w:lang w:eastAsia="es-ES"/>
        </w:rPr>
      </w:pPr>
      <w:hyperlink w:anchor="_Toc81067951" w:history="1">
        <w:r w:rsidR="0004572C" w:rsidRPr="00C2096F">
          <w:rPr>
            <w:rStyle w:val="Hipervnculo"/>
            <w:noProof/>
          </w:rPr>
          <w:t>1.3 Estructura de la memoria</w:t>
        </w:r>
        <w:r w:rsidR="0004572C">
          <w:rPr>
            <w:noProof/>
            <w:webHidden/>
          </w:rPr>
          <w:tab/>
        </w:r>
        <w:r w:rsidR="0004572C">
          <w:rPr>
            <w:noProof/>
            <w:webHidden/>
          </w:rPr>
          <w:fldChar w:fldCharType="begin"/>
        </w:r>
        <w:r w:rsidR="0004572C">
          <w:rPr>
            <w:noProof/>
            <w:webHidden/>
          </w:rPr>
          <w:instrText xml:space="preserve"> PAGEREF _Toc81067951 \h </w:instrText>
        </w:r>
        <w:r w:rsidR="0004572C">
          <w:rPr>
            <w:noProof/>
            <w:webHidden/>
          </w:rPr>
        </w:r>
        <w:r w:rsidR="0004572C">
          <w:rPr>
            <w:noProof/>
            <w:webHidden/>
          </w:rPr>
          <w:fldChar w:fldCharType="separate"/>
        </w:r>
        <w:r w:rsidR="0004572C">
          <w:rPr>
            <w:noProof/>
            <w:webHidden/>
          </w:rPr>
          <w:t>9</w:t>
        </w:r>
        <w:r w:rsidR="0004572C">
          <w:rPr>
            <w:noProof/>
            <w:webHidden/>
          </w:rPr>
          <w:fldChar w:fldCharType="end"/>
        </w:r>
      </w:hyperlink>
    </w:p>
    <w:p w14:paraId="5F6FEF2C" w14:textId="57B117AD" w:rsidR="0004572C" w:rsidRDefault="00390E35">
      <w:pPr>
        <w:pStyle w:val="TDC1"/>
        <w:tabs>
          <w:tab w:val="right" w:leader="dot" w:pos="9060"/>
        </w:tabs>
        <w:rPr>
          <w:rFonts w:asciiTheme="minorHAnsi" w:eastAsiaTheme="minorEastAsia" w:hAnsiTheme="minorHAnsi" w:cstheme="minorBidi"/>
          <w:noProof/>
          <w:lang w:eastAsia="es-ES"/>
        </w:rPr>
      </w:pPr>
      <w:hyperlink w:anchor="_Toc81067952" w:history="1">
        <w:r w:rsidR="0004572C" w:rsidRPr="00C2096F">
          <w:rPr>
            <w:rStyle w:val="Hipervnculo"/>
            <w:noProof/>
            <w:lang w:bidi="en-US"/>
          </w:rPr>
          <w:t>2. Contexto y estado del arte</w:t>
        </w:r>
        <w:r w:rsidR="0004572C">
          <w:rPr>
            <w:noProof/>
            <w:webHidden/>
          </w:rPr>
          <w:tab/>
        </w:r>
        <w:r w:rsidR="0004572C">
          <w:rPr>
            <w:noProof/>
            <w:webHidden/>
          </w:rPr>
          <w:fldChar w:fldCharType="begin"/>
        </w:r>
        <w:r w:rsidR="0004572C">
          <w:rPr>
            <w:noProof/>
            <w:webHidden/>
          </w:rPr>
          <w:instrText xml:space="preserve"> PAGEREF _Toc81067952 \h </w:instrText>
        </w:r>
        <w:r w:rsidR="0004572C">
          <w:rPr>
            <w:noProof/>
            <w:webHidden/>
          </w:rPr>
        </w:r>
        <w:r w:rsidR="0004572C">
          <w:rPr>
            <w:noProof/>
            <w:webHidden/>
          </w:rPr>
          <w:fldChar w:fldCharType="separate"/>
        </w:r>
        <w:r w:rsidR="0004572C">
          <w:rPr>
            <w:noProof/>
            <w:webHidden/>
          </w:rPr>
          <w:t>11</w:t>
        </w:r>
        <w:r w:rsidR="0004572C">
          <w:rPr>
            <w:noProof/>
            <w:webHidden/>
          </w:rPr>
          <w:fldChar w:fldCharType="end"/>
        </w:r>
      </w:hyperlink>
    </w:p>
    <w:p w14:paraId="6437602C" w14:textId="0587BC4D" w:rsidR="0004572C" w:rsidRDefault="00390E35">
      <w:pPr>
        <w:pStyle w:val="TDC2"/>
        <w:tabs>
          <w:tab w:val="right" w:leader="dot" w:pos="9060"/>
        </w:tabs>
        <w:rPr>
          <w:rFonts w:asciiTheme="minorHAnsi" w:eastAsiaTheme="minorEastAsia" w:hAnsiTheme="minorHAnsi" w:cstheme="minorBidi"/>
          <w:noProof/>
          <w:lang w:eastAsia="es-ES"/>
        </w:rPr>
      </w:pPr>
      <w:hyperlink w:anchor="_Toc81067953" w:history="1">
        <w:r w:rsidR="0004572C" w:rsidRPr="00C2096F">
          <w:rPr>
            <w:rStyle w:val="Hipervnculo"/>
            <w:noProof/>
          </w:rPr>
          <w:t>2.1 Contexto</w:t>
        </w:r>
        <w:r w:rsidR="0004572C">
          <w:rPr>
            <w:noProof/>
            <w:webHidden/>
          </w:rPr>
          <w:tab/>
        </w:r>
        <w:r w:rsidR="0004572C">
          <w:rPr>
            <w:noProof/>
            <w:webHidden/>
          </w:rPr>
          <w:fldChar w:fldCharType="begin"/>
        </w:r>
        <w:r w:rsidR="0004572C">
          <w:rPr>
            <w:noProof/>
            <w:webHidden/>
          </w:rPr>
          <w:instrText xml:space="preserve"> PAGEREF _Toc81067953 \h </w:instrText>
        </w:r>
        <w:r w:rsidR="0004572C">
          <w:rPr>
            <w:noProof/>
            <w:webHidden/>
          </w:rPr>
        </w:r>
        <w:r w:rsidR="0004572C">
          <w:rPr>
            <w:noProof/>
            <w:webHidden/>
          </w:rPr>
          <w:fldChar w:fldCharType="separate"/>
        </w:r>
        <w:r w:rsidR="0004572C">
          <w:rPr>
            <w:noProof/>
            <w:webHidden/>
          </w:rPr>
          <w:t>11</w:t>
        </w:r>
        <w:r w:rsidR="0004572C">
          <w:rPr>
            <w:noProof/>
            <w:webHidden/>
          </w:rPr>
          <w:fldChar w:fldCharType="end"/>
        </w:r>
      </w:hyperlink>
    </w:p>
    <w:p w14:paraId="3B71551F" w14:textId="247B02ED" w:rsidR="0004572C" w:rsidRDefault="00390E35">
      <w:pPr>
        <w:pStyle w:val="TDC2"/>
        <w:tabs>
          <w:tab w:val="right" w:leader="dot" w:pos="9060"/>
        </w:tabs>
        <w:rPr>
          <w:rFonts w:asciiTheme="minorHAnsi" w:eastAsiaTheme="minorEastAsia" w:hAnsiTheme="minorHAnsi" w:cstheme="minorBidi"/>
          <w:noProof/>
          <w:lang w:eastAsia="es-ES"/>
        </w:rPr>
      </w:pPr>
      <w:hyperlink w:anchor="_Toc81067954" w:history="1">
        <w:r w:rsidR="0004572C" w:rsidRPr="00C2096F">
          <w:rPr>
            <w:rStyle w:val="Hipervnculo"/>
            <w:noProof/>
          </w:rPr>
          <w:t>2.2 Estado del arte</w:t>
        </w:r>
        <w:r w:rsidR="0004572C">
          <w:rPr>
            <w:noProof/>
            <w:webHidden/>
          </w:rPr>
          <w:tab/>
        </w:r>
        <w:r w:rsidR="0004572C">
          <w:rPr>
            <w:noProof/>
            <w:webHidden/>
          </w:rPr>
          <w:fldChar w:fldCharType="begin"/>
        </w:r>
        <w:r w:rsidR="0004572C">
          <w:rPr>
            <w:noProof/>
            <w:webHidden/>
          </w:rPr>
          <w:instrText xml:space="preserve"> PAGEREF _Toc81067954 \h </w:instrText>
        </w:r>
        <w:r w:rsidR="0004572C">
          <w:rPr>
            <w:noProof/>
            <w:webHidden/>
          </w:rPr>
        </w:r>
        <w:r w:rsidR="0004572C">
          <w:rPr>
            <w:noProof/>
            <w:webHidden/>
          </w:rPr>
          <w:fldChar w:fldCharType="separate"/>
        </w:r>
        <w:r w:rsidR="0004572C">
          <w:rPr>
            <w:noProof/>
            <w:webHidden/>
          </w:rPr>
          <w:t>14</w:t>
        </w:r>
        <w:r w:rsidR="0004572C">
          <w:rPr>
            <w:noProof/>
            <w:webHidden/>
          </w:rPr>
          <w:fldChar w:fldCharType="end"/>
        </w:r>
      </w:hyperlink>
    </w:p>
    <w:p w14:paraId="05DB57A3" w14:textId="428DE746" w:rsidR="0004572C" w:rsidRDefault="00390E35">
      <w:pPr>
        <w:pStyle w:val="TDC1"/>
        <w:tabs>
          <w:tab w:val="right" w:leader="dot" w:pos="9060"/>
        </w:tabs>
        <w:rPr>
          <w:rFonts w:asciiTheme="minorHAnsi" w:eastAsiaTheme="minorEastAsia" w:hAnsiTheme="minorHAnsi" w:cstheme="minorBidi"/>
          <w:noProof/>
          <w:lang w:eastAsia="es-ES"/>
        </w:rPr>
      </w:pPr>
      <w:hyperlink w:anchor="_Toc81067955" w:history="1">
        <w:r w:rsidR="0004572C" w:rsidRPr="00C2096F">
          <w:rPr>
            <w:rStyle w:val="Hipervnculo"/>
            <w:noProof/>
            <w:lang w:bidi="en-US"/>
          </w:rPr>
          <w:t>3. Objetivos concretos</w:t>
        </w:r>
        <w:r w:rsidR="0004572C">
          <w:rPr>
            <w:noProof/>
            <w:webHidden/>
          </w:rPr>
          <w:tab/>
        </w:r>
        <w:r w:rsidR="0004572C">
          <w:rPr>
            <w:noProof/>
            <w:webHidden/>
          </w:rPr>
          <w:fldChar w:fldCharType="begin"/>
        </w:r>
        <w:r w:rsidR="0004572C">
          <w:rPr>
            <w:noProof/>
            <w:webHidden/>
          </w:rPr>
          <w:instrText xml:space="preserve"> PAGEREF _Toc81067955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4ABDC5BB" w14:textId="0E13E6BD" w:rsidR="0004572C" w:rsidRDefault="00390E35">
      <w:pPr>
        <w:pStyle w:val="TDC2"/>
        <w:tabs>
          <w:tab w:val="right" w:leader="dot" w:pos="9060"/>
        </w:tabs>
        <w:rPr>
          <w:rFonts w:asciiTheme="minorHAnsi" w:eastAsiaTheme="minorEastAsia" w:hAnsiTheme="minorHAnsi" w:cstheme="minorBidi"/>
          <w:noProof/>
          <w:lang w:eastAsia="es-ES"/>
        </w:rPr>
      </w:pPr>
      <w:hyperlink w:anchor="_Toc81067956" w:history="1">
        <w:r w:rsidR="0004572C" w:rsidRPr="00C2096F">
          <w:rPr>
            <w:rStyle w:val="Hipervnculo"/>
            <w:noProof/>
          </w:rPr>
          <w:t>3.1. Objetivo general</w:t>
        </w:r>
        <w:r w:rsidR="0004572C">
          <w:rPr>
            <w:noProof/>
            <w:webHidden/>
          </w:rPr>
          <w:tab/>
        </w:r>
        <w:r w:rsidR="0004572C">
          <w:rPr>
            <w:noProof/>
            <w:webHidden/>
          </w:rPr>
          <w:fldChar w:fldCharType="begin"/>
        </w:r>
        <w:r w:rsidR="0004572C">
          <w:rPr>
            <w:noProof/>
            <w:webHidden/>
          </w:rPr>
          <w:instrText xml:space="preserve"> PAGEREF _Toc81067956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6D5775A4" w14:textId="474BBA38" w:rsidR="0004572C" w:rsidRDefault="00390E35">
      <w:pPr>
        <w:pStyle w:val="TDC2"/>
        <w:tabs>
          <w:tab w:val="right" w:leader="dot" w:pos="9060"/>
        </w:tabs>
        <w:rPr>
          <w:rFonts w:asciiTheme="minorHAnsi" w:eastAsiaTheme="minorEastAsia" w:hAnsiTheme="minorHAnsi" w:cstheme="minorBidi"/>
          <w:noProof/>
          <w:lang w:eastAsia="es-ES"/>
        </w:rPr>
      </w:pPr>
      <w:hyperlink w:anchor="_Toc81067957" w:history="1">
        <w:r w:rsidR="0004572C" w:rsidRPr="00C2096F">
          <w:rPr>
            <w:rStyle w:val="Hipervnculo"/>
            <w:noProof/>
          </w:rPr>
          <w:t>3.2. Objetivos específicos</w:t>
        </w:r>
        <w:r w:rsidR="0004572C">
          <w:rPr>
            <w:noProof/>
            <w:webHidden/>
          </w:rPr>
          <w:tab/>
        </w:r>
        <w:r w:rsidR="0004572C">
          <w:rPr>
            <w:noProof/>
            <w:webHidden/>
          </w:rPr>
          <w:fldChar w:fldCharType="begin"/>
        </w:r>
        <w:r w:rsidR="0004572C">
          <w:rPr>
            <w:noProof/>
            <w:webHidden/>
          </w:rPr>
          <w:instrText xml:space="preserve"> PAGEREF _Toc81067957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4F490532" w14:textId="1204ED95" w:rsidR="0004572C" w:rsidRDefault="00390E35">
      <w:pPr>
        <w:pStyle w:val="TDC1"/>
        <w:tabs>
          <w:tab w:val="right" w:leader="dot" w:pos="9060"/>
        </w:tabs>
        <w:rPr>
          <w:rFonts w:asciiTheme="minorHAnsi" w:eastAsiaTheme="minorEastAsia" w:hAnsiTheme="minorHAnsi" w:cstheme="minorBidi"/>
          <w:noProof/>
          <w:lang w:eastAsia="es-ES"/>
        </w:rPr>
      </w:pPr>
      <w:hyperlink w:anchor="_Toc81067958" w:history="1">
        <w:r w:rsidR="0004572C" w:rsidRPr="00C2096F">
          <w:rPr>
            <w:rStyle w:val="Hipervnculo"/>
            <w:noProof/>
            <w:lang w:bidi="en-US"/>
          </w:rPr>
          <w:t>4. Metodología del trabajo</w:t>
        </w:r>
        <w:r w:rsidR="0004572C">
          <w:rPr>
            <w:noProof/>
            <w:webHidden/>
          </w:rPr>
          <w:tab/>
        </w:r>
        <w:r w:rsidR="0004572C">
          <w:rPr>
            <w:noProof/>
            <w:webHidden/>
          </w:rPr>
          <w:fldChar w:fldCharType="begin"/>
        </w:r>
        <w:r w:rsidR="0004572C">
          <w:rPr>
            <w:noProof/>
            <w:webHidden/>
          </w:rPr>
          <w:instrText xml:space="preserve"> PAGEREF _Toc81067958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3F59294E" w14:textId="3E6F0134" w:rsidR="0004572C" w:rsidRDefault="00390E35">
      <w:pPr>
        <w:pStyle w:val="TDC2"/>
        <w:tabs>
          <w:tab w:val="right" w:leader="dot" w:pos="9060"/>
        </w:tabs>
        <w:rPr>
          <w:rFonts w:asciiTheme="minorHAnsi" w:eastAsiaTheme="minorEastAsia" w:hAnsiTheme="minorHAnsi" w:cstheme="minorBidi"/>
          <w:noProof/>
          <w:lang w:eastAsia="es-ES"/>
        </w:rPr>
      </w:pPr>
      <w:hyperlink w:anchor="_Toc81067959" w:history="1">
        <w:r w:rsidR="0004572C" w:rsidRPr="00C2096F">
          <w:rPr>
            <w:rStyle w:val="Hipervnculo"/>
            <w:noProof/>
          </w:rPr>
          <w:t>4.1. Obtención de los datos</w:t>
        </w:r>
        <w:r w:rsidR="0004572C">
          <w:rPr>
            <w:noProof/>
            <w:webHidden/>
          </w:rPr>
          <w:tab/>
        </w:r>
        <w:r w:rsidR="0004572C">
          <w:rPr>
            <w:noProof/>
            <w:webHidden/>
          </w:rPr>
          <w:fldChar w:fldCharType="begin"/>
        </w:r>
        <w:r w:rsidR="0004572C">
          <w:rPr>
            <w:noProof/>
            <w:webHidden/>
          </w:rPr>
          <w:instrText xml:space="preserve"> PAGEREF _Toc81067959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5A925C84" w14:textId="641287EE" w:rsidR="0004572C" w:rsidRDefault="00390E35">
      <w:pPr>
        <w:pStyle w:val="TDC3"/>
        <w:tabs>
          <w:tab w:val="right" w:leader="dot" w:pos="9060"/>
        </w:tabs>
        <w:rPr>
          <w:rFonts w:asciiTheme="minorHAnsi" w:eastAsiaTheme="minorEastAsia" w:hAnsiTheme="minorHAnsi" w:cstheme="minorBidi"/>
          <w:noProof/>
          <w:lang w:eastAsia="es-ES"/>
        </w:rPr>
      </w:pPr>
      <w:hyperlink w:anchor="_Toc81067960" w:history="1">
        <w:r w:rsidR="0004572C" w:rsidRPr="00C2096F">
          <w:rPr>
            <w:rStyle w:val="Hipervnculo"/>
            <w:noProof/>
          </w:rPr>
          <w:t>4.1.1. StatsBomb Open-Data</w:t>
        </w:r>
        <w:r w:rsidR="0004572C">
          <w:rPr>
            <w:noProof/>
            <w:webHidden/>
          </w:rPr>
          <w:tab/>
        </w:r>
        <w:r w:rsidR="0004572C">
          <w:rPr>
            <w:noProof/>
            <w:webHidden/>
          </w:rPr>
          <w:fldChar w:fldCharType="begin"/>
        </w:r>
        <w:r w:rsidR="0004572C">
          <w:rPr>
            <w:noProof/>
            <w:webHidden/>
          </w:rPr>
          <w:instrText xml:space="preserve"> PAGEREF _Toc81067960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3BF42339" w14:textId="1396B738" w:rsidR="0004572C" w:rsidRDefault="00390E35">
      <w:pPr>
        <w:pStyle w:val="TDC3"/>
        <w:tabs>
          <w:tab w:val="right" w:leader="dot" w:pos="9060"/>
        </w:tabs>
        <w:rPr>
          <w:rFonts w:asciiTheme="minorHAnsi" w:eastAsiaTheme="minorEastAsia" w:hAnsiTheme="minorHAnsi" w:cstheme="minorBidi"/>
          <w:noProof/>
          <w:lang w:eastAsia="es-ES"/>
        </w:rPr>
      </w:pPr>
      <w:hyperlink w:anchor="_Toc81067961" w:history="1">
        <w:r w:rsidR="0004572C" w:rsidRPr="00C2096F">
          <w:rPr>
            <w:rStyle w:val="Hipervnculo"/>
            <w:noProof/>
          </w:rPr>
          <w:t>4.1.2. WyScout Soccer match event dataset</w:t>
        </w:r>
        <w:r w:rsidR="0004572C">
          <w:rPr>
            <w:noProof/>
            <w:webHidden/>
          </w:rPr>
          <w:tab/>
        </w:r>
        <w:r w:rsidR="0004572C">
          <w:rPr>
            <w:noProof/>
            <w:webHidden/>
          </w:rPr>
          <w:fldChar w:fldCharType="begin"/>
        </w:r>
        <w:r w:rsidR="0004572C">
          <w:rPr>
            <w:noProof/>
            <w:webHidden/>
          </w:rPr>
          <w:instrText xml:space="preserve"> PAGEREF _Toc81067961 \h </w:instrText>
        </w:r>
        <w:r w:rsidR="0004572C">
          <w:rPr>
            <w:noProof/>
            <w:webHidden/>
          </w:rPr>
        </w:r>
        <w:r w:rsidR="0004572C">
          <w:rPr>
            <w:noProof/>
            <w:webHidden/>
          </w:rPr>
          <w:fldChar w:fldCharType="separate"/>
        </w:r>
        <w:r w:rsidR="0004572C">
          <w:rPr>
            <w:noProof/>
            <w:webHidden/>
          </w:rPr>
          <w:t>21</w:t>
        </w:r>
        <w:r w:rsidR="0004572C">
          <w:rPr>
            <w:noProof/>
            <w:webHidden/>
          </w:rPr>
          <w:fldChar w:fldCharType="end"/>
        </w:r>
      </w:hyperlink>
    </w:p>
    <w:p w14:paraId="1FF8116F" w14:textId="712A6499" w:rsidR="0004572C" w:rsidRDefault="00390E35">
      <w:pPr>
        <w:pStyle w:val="TDC3"/>
        <w:tabs>
          <w:tab w:val="right" w:leader="dot" w:pos="9060"/>
        </w:tabs>
        <w:rPr>
          <w:rFonts w:asciiTheme="minorHAnsi" w:eastAsiaTheme="minorEastAsia" w:hAnsiTheme="minorHAnsi" w:cstheme="minorBidi"/>
          <w:noProof/>
          <w:lang w:eastAsia="es-ES"/>
        </w:rPr>
      </w:pPr>
      <w:hyperlink w:anchor="_Toc81067962" w:history="1">
        <w:r w:rsidR="0004572C" w:rsidRPr="00C2096F">
          <w:rPr>
            <w:rStyle w:val="Hipervnculo"/>
            <w:noProof/>
          </w:rPr>
          <w:t xml:space="preserve">4.2. Preparación del </w:t>
        </w:r>
        <w:r w:rsidR="0004572C" w:rsidRPr="00C2096F">
          <w:rPr>
            <w:rStyle w:val="Hipervnculo"/>
            <w:i/>
            <w:iCs/>
            <w:noProof/>
          </w:rPr>
          <w:t>dataset</w:t>
        </w:r>
        <w:r w:rsidR="0004572C">
          <w:rPr>
            <w:noProof/>
            <w:webHidden/>
          </w:rPr>
          <w:tab/>
        </w:r>
        <w:r w:rsidR="0004572C">
          <w:rPr>
            <w:noProof/>
            <w:webHidden/>
          </w:rPr>
          <w:fldChar w:fldCharType="begin"/>
        </w:r>
        <w:r w:rsidR="0004572C">
          <w:rPr>
            <w:noProof/>
            <w:webHidden/>
          </w:rPr>
          <w:instrText xml:space="preserve"> PAGEREF _Toc81067962 \h </w:instrText>
        </w:r>
        <w:r w:rsidR="0004572C">
          <w:rPr>
            <w:noProof/>
            <w:webHidden/>
          </w:rPr>
        </w:r>
        <w:r w:rsidR="0004572C">
          <w:rPr>
            <w:noProof/>
            <w:webHidden/>
          </w:rPr>
          <w:fldChar w:fldCharType="separate"/>
        </w:r>
        <w:r w:rsidR="0004572C">
          <w:rPr>
            <w:noProof/>
            <w:webHidden/>
          </w:rPr>
          <w:t>22</w:t>
        </w:r>
        <w:r w:rsidR="0004572C">
          <w:rPr>
            <w:noProof/>
            <w:webHidden/>
          </w:rPr>
          <w:fldChar w:fldCharType="end"/>
        </w:r>
      </w:hyperlink>
    </w:p>
    <w:p w14:paraId="0AC18CFE" w14:textId="4FBDED6A" w:rsidR="0004572C" w:rsidRDefault="00390E35">
      <w:pPr>
        <w:pStyle w:val="TDC3"/>
        <w:tabs>
          <w:tab w:val="right" w:leader="dot" w:pos="9060"/>
        </w:tabs>
        <w:rPr>
          <w:rFonts w:asciiTheme="minorHAnsi" w:eastAsiaTheme="minorEastAsia" w:hAnsiTheme="minorHAnsi" w:cstheme="minorBidi"/>
          <w:noProof/>
          <w:lang w:eastAsia="es-ES"/>
        </w:rPr>
      </w:pPr>
      <w:hyperlink w:anchor="_Toc81067963" w:history="1">
        <w:r w:rsidR="0004572C" w:rsidRPr="00C2096F">
          <w:rPr>
            <w:rStyle w:val="Hipervnculo"/>
            <w:noProof/>
          </w:rPr>
          <w:t>4.2.1. Importación</w:t>
        </w:r>
        <w:r w:rsidR="0004572C">
          <w:rPr>
            <w:noProof/>
            <w:webHidden/>
          </w:rPr>
          <w:tab/>
        </w:r>
        <w:r w:rsidR="0004572C">
          <w:rPr>
            <w:noProof/>
            <w:webHidden/>
          </w:rPr>
          <w:fldChar w:fldCharType="begin"/>
        </w:r>
        <w:r w:rsidR="0004572C">
          <w:rPr>
            <w:noProof/>
            <w:webHidden/>
          </w:rPr>
          <w:instrText xml:space="preserve"> PAGEREF _Toc81067963 \h </w:instrText>
        </w:r>
        <w:r w:rsidR="0004572C">
          <w:rPr>
            <w:noProof/>
            <w:webHidden/>
          </w:rPr>
        </w:r>
        <w:r w:rsidR="0004572C">
          <w:rPr>
            <w:noProof/>
            <w:webHidden/>
          </w:rPr>
          <w:fldChar w:fldCharType="separate"/>
        </w:r>
        <w:r w:rsidR="0004572C">
          <w:rPr>
            <w:noProof/>
            <w:webHidden/>
          </w:rPr>
          <w:t>23</w:t>
        </w:r>
        <w:r w:rsidR="0004572C">
          <w:rPr>
            <w:noProof/>
            <w:webHidden/>
          </w:rPr>
          <w:fldChar w:fldCharType="end"/>
        </w:r>
      </w:hyperlink>
    </w:p>
    <w:p w14:paraId="3E4AB28E" w14:textId="77276B84" w:rsidR="0004572C" w:rsidRDefault="00390E35">
      <w:pPr>
        <w:pStyle w:val="TDC3"/>
        <w:tabs>
          <w:tab w:val="right" w:leader="dot" w:pos="9060"/>
        </w:tabs>
        <w:rPr>
          <w:rFonts w:asciiTheme="minorHAnsi" w:eastAsiaTheme="minorEastAsia" w:hAnsiTheme="minorHAnsi" w:cstheme="minorBidi"/>
          <w:noProof/>
          <w:lang w:eastAsia="es-ES"/>
        </w:rPr>
      </w:pPr>
      <w:hyperlink w:anchor="_Toc81067964" w:history="1">
        <w:r w:rsidR="0004572C" w:rsidRPr="00C2096F">
          <w:rPr>
            <w:rStyle w:val="Hipervnculo"/>
            <w:noProof/>
          </w:rPr>
          <w:t xml:space="preserve">4.2.2. Creación de los </w:t>
        </w:r>
        <w:r w:rsidR="0004572C" w:rsidRPr="00C2096F">
          <w:rPr>
            <w:rStyle w:val="Hipervnculo"/>
            <w:i/>
            <w:iCs/>
            <w:noProof/>
          </w:rPr>
          <w:t>datasets</w:t>
        </w:r>
        <w:r w:rsidR="0004572C" w:rsidRPr="00C2096F">
          <w:rPr>
            <w:rStyle w:val="Hipervnculo"/>
            <w:noProof/>
          </w:rPr>
          <w:t xml:space="preserve"> de tiros</w:t>
        </w:r>
        <w:r w:rsidR="0004572C">
          <w:rPr>
            <w:noProof/>
            <w:webHidden/>
          </w:rPr>
          <w:tab/>
        </w:r>
        <w:r w:rsidR="0004572C">
          <w:rPr>
            <w:noProof/>
            <w:webHidden/>
          </w:rPr>
          <w:fldChar w:fldCharType="begin"/>
        </w:r>
        <w:r w:rsidR="0004572C">
          <w:rPr>
            <w:noProof/>
            <w:webHidden/>
          </w:rPr>
          <w:instrText xml:space="preserve"> PAGEREF _Toc81067964 \h </w:instrText>
        </w:r>
        <w:r w:rsidR="0004572C">
          <w:rPr>
            <w:noProof/>
            <w:webHidden/>
          </w:rPr>
        </w:r>
        <w:r w:rsidR="0004572C">
          <w:rPr>
            <w:noProof/>
            <w:webHidden/>
          </w:rPr>
          <w:fldChar w:fldCharType="separate"/>
        </w:r>
        <w:r w:rsidR="0004572C">
          <w:rPr>
            <w:noProof/>
            <w:webHidden/>
          </w:rPr>
          <w:t>24</w:t>
        </w:r>
        <w:r w:rsidR="0004572C">
          <w:rPr>
            <w:noProof/>
            <w:webHidden/>
          </w:rPr>
          <w:fldChar w:fldCharType="end"/>
        </w:r>
      </w:hyperlink>
    </w:p>
    <w:p w14:paraId="52B0D9F6" w14:textId="674D9306" w:rsidR="0004572C" w:rsidRDefault="00390E35">
      <w:pPr>
        <w:pStyle w:val="TDC3"/>
        <w:tabs>
          <w:tab w:val="right" w:leader="dot" w:pos="9060"/>
        </w:tabs>
        <w:rPr>
          <w:rFonts w:asciiTheme="minorHAnsi" w:eastAsiaTheme="minorEastAsia" w:hAnsiTheme="minorHAnsi" w:cstheme="minorBidi"/>
          <w:noProof/>
          <w:lang w:eastAsia="es-ES"/>
        </w:rPr>
      </w:pPr>
      <w:hyperlink w:anchor="_Toc81067965" w:history="1">
        <w:r w:rsidR="0004572C" w:rsidRPr="00C2096F">
          <w:rPr>
            <w:rStyle w:val="Hipervnculo"/>
            <w:noProof/>
          </w:rPr>
          <w:t xml:space="preserve">4.2.3. Combinación de </w:t>
        </w:r>
        <w:r w:rsidR="0004572C" w:rsidRPr="00C2096F">
          <w:rPr>
            <w:rStyle w:val="Hipervnculo"/>
            <w:i/>
            <w:iCs/>
            <w:noProof/>
          </w:rPr>
          <w:t>datasets</w:t>
        </w:r>
        <w:r w:rsidR="0004572C">
          <w:rPr>
            <w:noProof/>
            <w:webHidden/>
          </w:rPr>
          <w:tab/>
        </w:r>
        <w:r w:rsidR="0004572C">
          <w:rPr>
            <w:noProof/>
            <w:webHidden/>
          </w:rPr>
          <w:fldChar w:fldCharType="begin"/>
        </w:r>
        <w:r w:rsidR="0004572C">
          <w:rPr>
            <w:noProof/>
            <w:webHidden/>
          </w:rPr>
          <w:instrText xml:space="preserve"> PAGEREF _Toc81067965 \h </w:instrText>
        </w:r>
        <w:r w:rsidR="0004572C">
          <w:rPr>
            <w:noProof/>
            <w:webHidden/>
          </w:rPr>
        </w:r>
        <w:r w:rsidR="0004572C">
          <w:rPr>
            <w:noProof/>
            <w:webHidden/>
          </w:rPr>
          <w:fldChar w:fldCharType="separate"/>
        </w:r>
        <w:r w:rsidR="0004572C">
          <w:rPr>
            <w:noProof/>
            <w:webHidden/>
          </w:rPr>
          <w:t>26</w:t>
        </w:r>
        <w:r w:rsidR="0004572C">
          <w:rPr>
            <w:noProof/>
            <w:webHidden/>
          </w:rPr>
          <w:fldChar w:fldCharType="end"/>
        </w:r>
      </w:hyperlink>
    </w:p>
    <w:p w14:paraId="65A68D2E" w14:textId="5E3A2909" w:rsidR="0004572C" w:rsidRDefault="00390E35">
      <w:pPr>
        <w:pStyle w:val="TDC3"/>
        <w:tabs>
          <w:tab w:val="right" w:leader="dot" w:pos="9060"/>
        </w:tabs>
        <w:rPr>
          <w:rFonts w:asciiTheme="minorHAnsi" w:eastAsiaTheme="minorEastAsia" w:hAnsiTheme="minorHAnsi" w:cstheme="minorBidi"/>
          <w:noProof/>
          <w:lang w:eastAsia="es-ES"/>
        </w:rPr>
      </w:pPr>
      <w:hyperlink w:anchor="_Toc81067966" w:history="1">
        <w:r w:rsidR="0004572C" w:rsidRPr="00C2096F">
          <w:rPr>
            <w:rStyle w:val="Hipervnculo"/>
            <w:noProof/>
          </w:rPr>
          <w:t xml:space="preserve">4.3. </w:t>
        </w:r>
        <w:r w:rsidR="0004572C" w:rsidRPr="00C2096F">
          <w:rPr>
            <w:rStyle w:val="Hipervnculo"/>
            <w:i/>
            <w:iCs/>
            <w:noProof/>
          </w:rPr>
          <w:t>Dataset</w:t>
        </w:r>
        <w:r w:rsidR="0004572C" w:rsidRPr="00C2096F">
          <w:rPr>
            <w:rStyle w:val="Hipervnculo"/>
            <w:noProof/>
          </w:rPr>
          <w:t xml:space="preserve"> utilizado</w:t>
        </w:r>
        <w:r w:rsidR="0004572C">
          <w:rPr>
            <w:noProof/>
            <w:webHidden/>
          </w:rPr>
          <w:tab/>
        </w:r>
        <w:r w:rsidR="0004572C">
          <w:rPr>
            <w:noProof/>
            <w:webHidden/>
          </w:rPr>
          <w:fldChar w:fldCharType="begin"/>
        </w:r>
        <w:r w:rsidR="0004572C">
          <w:rPr>
            <w:noProof/>
            <w:webHidden/>
          </w:rPr>
          <w:instrText xml:space="preserve"> PAGEREF _Toc81067966 \h </w:instrText>
        </w:r>
        <w:r w:rsidR="0004572C">
          <w:rPr>
            <w:noProof/>
            <w:webHidden/>
          </w:rPr>
        </w:r>
        <w:r w:rsidR="0004572C">
          <w:rPr>
            <w:noProof/>
            <w:webHidden/>
          </w:rPr>
          <w:fldChar w:fldCharType="separate"/>
        </w:r>
        <w:r w:rsidR="0004572C">
          <w:rPr>
            <w:noProof/>
            <w:webHidden/>
          </w:rPr>
          <w:t>29</w:t>
        </w:r>
        <w:r w:rsidR="0004572C">
          <w:rPr>
            <w:noProof/>
            <w:webHidden/>
          </w:rPr>
          <w:fldChar w:fldCharType="end"/>
        </w:r>
      </w:hyperlink>
    </w:p>
    <w:p w14:paraId="4182FD3F" w14:textId="22D742FE" w:rsidR="0004572C" w:rsidRDefault="00390E35">
      <w:pPr>
        <w:pStyle w:val="TDC3"/>
        <w:tabs>
          <w:tab w:val="right" w:leader="dot" w:pos="9060"/>
        </w:tabs>
        <w:rPr>
          <w:rFonts w:asciiTheme="minorHAnsi" w:eastAsiaTheme="minorEastAsia" w:hAnsiTheme="minorHAnsi" w:cstheme="minorBidi"/>
          <w:noProof/>
          <w:lang w:eastAsia="es-ES"/>
        </w:rPr>
      </w:pPr>
      <w:hyperlink w:anchor="_Toc81067967" w:history="1">
        <w:r w:rsidR="0004572C" w:rsidRPr="00C2096F">
          <w:rPr>
            <w:rStyle w:val="Hipervnculo"/>
            <w:noProof/>
          </w:rPr>
          <w:t>4.4 Diseño del modelo</w:t>
        </w:r>
        <w:r w:rsidR="0004572C">
          <w:rPr>
            <w:noProof/>
            <w:webHidden/>
          </w:rPr>
          <w:tab/>
        </w:r>
        <w:r w:rsidR="0004572C">
          <w:rPr>
            <w:noProof/>
            <w:webHidden/>
          </w:rPr>
          <w:fldChar w:fldCharType="begin"/>
        </w:r>
        <w:r w:rsidR="0004572C">
          <w:rPr>
            <w:noProof/>
            <w:webHidden/>
          </w:rPr>
          <w:instrText xml:space="preserve"> PAGEREF _Toc81067967 \h </w:instrText>
        </w:r>
        <w:r w:rsidR="0004572C">
          <w:rPr>
            <w:noProof/>
            <w:webHidden/>
          </w:rPr>
        </w:r>
        <w:r w:rsidR="0004572C">
          <w:rPr>
            <w:noProof/>
            <w:webHidden/>
          </w:rPr>
          <w:fldChar w:fldCharType="separate"/>
        </w:r>
        <w:r w:rsidR="0004572C">
          <w:rPr>
            <w:noProof/>
            <w:webHidden/>
          </w:rPr>
          <w:t>32</w:t>
        </w:r>
        <w:r w:rsidR="0004572C">
          <w:rPr>
            <w:noProof/>
            <w:webHidden/>
          </w:rPr>
          <w:fldChar w:fldCharType="end"/>
        </w:r>
      </w:hyperlink>
    </w:p>
    <w:p w14:paraId="593A2411" w14:textId="4C4E0445" w:rsidR="0004572C" w:rsidRDefault="00390E35">
      <w:pPr>
        <w:pStyle w:val="TDC1"/>
        <w:tabs>
          <w:tab w:val="right" w:leader="dot" w:pos="9060"/>
        </w:tabs>
        <w:rPr>
          <w:rFonts w:asciiTheme="minorHAnsi" w:eastAsiaTheme="minorEastAsia" w:hAnsiTheme="minorHAnsi" w:cstheme="minorBidi"/>
          <w:noProof/>
          <w:lang w:eastAsia="es-ES"/>
        </w:rPr>
      </w:pPr>
      <w:hyperlink w:anchor="_Toc81067968" w:history="1">
        <w:r w:rsidR="0004572C" w:rsidRPr="00C2096F">
          <w:rPr>
            <w:rStyle w:val="Hipervnculo"/>
            <w:noProof/>
            <w:lang w:bidi="en-US"/>
          </w:rPr>
          <w:t>5. Desarrollo específico de la contribución</w:t>
        </w:r>
        <w:r w:rsidR="0004572C">
          <w:rPr>
            <w:noProof/>
            <w:webHidden/>
          </w:rPr>
          <w:tab/>
        </w:r>
        <w:r w:rsidR="0004572C">
          <w:rPr>
            <w:noProof/>
            <w:webHidden/>
          </w:rPr>
          <w:fldChar w:fldCharType="begin"/>
        </w:r>
        <w:r w:rsidR="0004572C">
          <w:rPr>
            <w:noProof/>
            <w:webHidden/>
          </w:rPr>
          <w:instrText xml:space="preserve"> PAGEREF _Toc81067968 \h </w:instrText>
        </w:r>
        <w:r w:rsidR="0004572C">
          <w:rPr>
            <w:noProof/>
            <w:webHidden/>
          </w:rPr>
        </w:r>
        <w:r w:rsidR="0004572C">
          <w:rPr>
            <w:noProof/>
            <w:webHidden/>
          </w:rPr>
          <w:fldChar w:fldCharType="separate"/>
        </w:r>
        <w:r w:rsidR="0004572C">
          <w:rPr>
            <w:noProof/>
            <w:webHidden/>
          </w:rPr>
          <w:t>33</w:t>
        </w:r>
        <w:r w:rsidR="0004572C">
          <w:rPr>
            <w:noProof/>
            <w:webHidden/>
          </w:rPr>
          <w:fldChar w:fldCharType="end"/>
        </w:r>
      </w:hyperlink>
    </w:p>
    <w:p w14:paraId="26867346" w14:textId="69387179" w:rsidR="0004572C" w:rsidRDefault="00390E35">
      <w:pPr>
        <w:pStyle w:val="TDC1"/>
        <w:tabs>
          <w:tab w:val="right" w:leader="dot" w:pos="9060"/>
        </w:tabs>
        <w:rPr>
          <w:rFonts w:asciiTheme="minorHAnsi" w:eastAsiaTheme="minorEastAsia" w:hAnsiTheme="minorHAnsi" w:cstheme="minorBidi"/>
          <w:noProof/>
          <w:lang w:eastAsia="es-ES"/>
        </w:rPr>
      </w:pPr>
      <w:hyperlink w:anchor="_Toc81067969" w:history="1">
        <w:r w:rsidR="0004572C" w:rsidRPr="00C2096F">
          <w:rPr>
            <w:rStyle w:val="Hipervnculo"/>
            <w:noProof/>
            <w:lang w:bidi="en-US"/>
          </w:rPr>
          <w:t>6. Conclusiones y trabajo futuro</w:t>
        </w:r>
        <w:r w:rsidR="0004572C">
          <w:rPr>
            <w:noProof/>
            <w:webHidden/>
          </w:rPr>
          <w:tab/>
        </w:r>
        <w:r w:rsidR="0004572C">
          <w:rPr>
            <w:noProof/>
            <w:webHidden/>
          </w:rPr>
          <w:fldChar w:fldCharType="begin"/>
        </w:r>
        <w:r w:rsidR="0004572C">
          <w:rPr>
            <w:noProof/>
            <w:webHidden/>
          </w:rPr>
          <w:instrText xml:space="preserve"> PAGEREF _Toc81067969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0F0108C5" w14:textId="2CA8C356" w:rsidR="0004572C" w:rsidRDefault="00390E35">
      <w:pPr>
        <w:pStyle w:val="TDC2"/>
        <w:tabs>
          <w:tab w:val="right" w:leader="dot" w:pos="9060"/>
        </w:tabs>
        <w:rPr>
          <w:rFonts w:asciiTheme="minorHAnsi" w:eastAsiaTheme="minorEastAsia" w:hAnsiTheme="minorHAnsi" w:cstheme="minorBidi"/>
          <w:noProof/>
          <w:lang w:eastAsia="es-ES"/>
        </w:rPr>
      </w:pPr>
      <w:hyperlink w:anchor="_Toc81067970" w:history="1">
        <w:r w:rsidR="0004572C" w:rsidRPr="00C2096F">
          <w:rPr>
            <w:rStyle w:val="Hipervnculo"/>
            <w:rFonts w:eastAsia="Times New Roman"/>
            <w:noProof/>
            <w:lang w:eastAsia="es-ES"/>
          </w:rPr>
          <w:t>6.1. Conclusiones</w:t>
        </w:r>
        <w:r w:rsidR="0004572C">
          <w:rPr>
            <w:noProof/>
            <w:webHidden/>
          </w:rPr>
          <w:tab/>
        </w:r>
        <w:r w:rsidR="0004572C">
          <w:rPr>
            <w:noProof/>
            <w:webHidden/>
          </w:rPr>
          <w:fldChar w:fldCharType="begin"/>
        </w:r>
        <w:r w:rsidR="0004572C">
          <w:rPr>
            <w:noProof/>
            <w:webHidden/>
          </w:rPr>
          <w:instrText xml:space="preserve"> PAGEREF _Toc81067970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35BA13DB" w14:textId="37FD8573" w:rsidR="0004572C" w:rsidRDefault="00390E35">
      <w:pPr>
        <w:pStyle w:val="TDC2"/>
        <w:tabs>
          <w:tab w:val="right" w:leader="dot" w:pos="9060"/>
        </w:tabs>
        <w:rPr>
          <w:rFonts w:asciiTheme="minorHAnsi" w:eastAsiaTheme="minorEastAsia" w:hAnsiTheme="minorHAnsi" w:cstheme="minorBidi"/>
          <w:noProof/>
          <w:lang w:eastAsia="es-ES"/>
        </w:rPr>
      </w:pPr>
      <w:hyperlink w:anchor="_Toc81067971" w:history="1">
        <w:r w:rsidR="0004572C" w:rsidRPr="00C2096F">
          <w:rPr>
            <w:rStyle w:val="Hipervnculo"/>
            <w:rFonts w:eastAsia="Times New Roman"/>
            <w:noProof/>
            <w:lang w:eastAsia="es-ES"/>
          </w:rPr>
          <w:t>6.2. Líneas de trabajo futuro</w:t>
        </w:r>
        <w:r w:rsidR="0004572C">
          <w:rPr>
            <w:noProof/>
            <w:webHidden/>
          </w:rPr>
          <w:tab/>
        </w:r>
        <w:r w:rsidR="0004572C">
          <w:rPr>
            <w:noProof/>
            <w:webHidden/>
          </w:rPr>
          <w:fldChar w:fldCharType="begin"/>
        </w:r>
        <w:r w:rsidR="0004572C">
          <w:rPr>
            <w:noProof/>
            <w:webHidden/>
          </w:rPr>
          <w:instrText xml:space="preserve"> PAGEREF _Toc81067971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3E988B6E" w14:textId="70E1978F" w:rsidR="0004572C" w:rsidRDefault="00390E35">
      <w:pPr>
        <w:pStyle w:val="TDC1"/>
        <w:tabs>
          <w:tab w:val="right" w:leader="dot" w:pos="9060"/>
        </w:tabs>
        <w:rPr>
          <w:rFonts w:asciiTheme="minorHAnsi" w:eastAsiaTheme="minorEastAsia" w:hAnsiTheme="minorHAnsi" w:cstheme="minorBidi"/>
          <w:noProof/>
          <w:lang w:eastAsia="es-ES"/>
        </w:rPr>
      </w:pPr>
      <w:hyperlink w:anchor="_Toc81067972" w:history="1">
        <w:r w:rsidR="0004572C" w:rsidRPr="00C2096F">
          <w:rPr>
            <w:rStyle w:val="Hipervnculo"/>
            <w:noProof/>
            <w:lang w:bidi="en-US"/>
          </w:rPr>
          <w:t>7. Bibliografía</w:t>
        </w:r>
        <w:r w:rsidR="0004572C">
          <w:rPr>
            <w:noProof/>
            <w:webHidden/>
          </w:rPr>
          <w:tab/>
        </w:r>
        <w:r w:rsidR="0004572C">
          <w:rPr>
            <w:noProof/>
            <w:webHidden/>
          </w:rPr>
          <w:fldChar w:fldCharType="begin"/>
        </w:r>
        <w:r w:rsidR="0004572C">
          <w:rPr>
            <w:noProof/>
            <w:webHidden/>
          </w:rPr>
          <w:instrText xml:space="preserve"> PAGEREF _Toc81067972 \h </w:instrText>
        </w:r>
        <w:r w:rsidR="0004572C">
          <w:rPr>
            <w:noProof/>
            <w:webHidden/>
          </w:rPr>
        </w:r>
        <w:r w:rsidR="0004572C">
          <w:rPr>
            <w:noProof/>
            <w:webHidden/>
          </w:rPr>
          <w:fldChar w:fldCharType="separate"/>
        </w:r>
        <w:r w:rsidR="0004572C">
          <w:rPr>
            <w:noProof/>
            <w:webHidden/>
          </w:rPr>
          <w:t>35</w:t>
        </w:r>
        <w:r w:rsidR="0004572C">
          <w:rPr>
            <w:noProof/>
            <w:webHidden/>
          </w:rPr>
          <w:fldChar w:fldCharType="end"/>
        </w:r>
      </w:hyperlink>
    </w:p>
    <w:p w14:paraId="7D29D0C0" w14:textId="49B8E4E9" w:rsidR="0004572C" w:rsidRDefault="00390E35">
      <w:pPr>
        <w:pStyle w:val="TDC1"/>
        <w:tabs>
          <w:tab w:val="right" w:leader="dot" w:pos="9060"/>
        </w:tabs>
        <w:rPr>
          <w:rFonts w:asciiTheme="minorHAnsi" w:eastAsiaTheme="minorEastAsia" w:hAnsiTheme="minorHAnsi" w:cstheme="minorBidi"/>
          <w:noProof/>
          <w:lang w:eastAsia="es-ES"/>
        </w:rPr>
      </w:pPr>
      <w:hyperlink w:anchor="_Toc81067973" w:history="1">
        <w:r w:rsidR="0004572C" w:rsidRPr="00C2096F">
          <w:rPr>
            <w:rStyle w:val="Hipervnculo"/>
            <w:noProof/>
            <w:lang w:eastAsia="es-ES" w:bidi="en-US"/>
          </w:rPr>
          <w:t>Anexos</w:t>
        </w:r>
        <w:r w:rsidR="0004572C">
          <w:rPr>
            <w:noProof/>
            <w:webHidden/>
          </w:rPr>
          <w:tab/>
        </w:r>
        <w:r w:rsidR="0004572C">
          <w:rPr>
            <w:noProof/>
            <w:webHidden/>
          </w:rPr>
          <w:fldChar w:fldCharType="begin"/>
        </w:r>
        <w:r w:rsidR="0004572C">
          <w:rPr>
            <w:noProof/>
            <w:webHidden/>
          </w:rPr>
          <w:instrText xml:space="preserve"> PAGEREF _Toc81067973 \h </w:instrText>
        </w:r>
        <w:r w:rsidR="0004572C">
          <w:rPr>
            <w:noProof/>
            <w:webHidden/>
          </w:rPr>
        </w:r>
        <w:r w:rsidR="0004572C">
          <w:rPr>
            <w:noProof/>
            <w:webHidden/>
          </w:rPr>
          <w:fldChar w:fldCharType="separate"/>
        </w:r>
        <w:r w:rsidR="0004572C">
          <w:rPr>
            <w:noProof/>
            <w:webHidden/>
          </w:rPr>
          <w:t>40</w:t>
        </w:r>
        <w:r w:rsidR="0004572C">
          <w:rPr>
            <w:noProof/>
            <w:webHidden/>
          </w:rPr>
          <w:fldChar w:fldCharType="end"/>
        </w:r>
      </w:hyperlink>
    </w:p>
    <w:p w14:paraId="79BA0754" w14:textId="44BF900A" w:rsidR="00E464E0" w:rsidRDefault="00BA5509" w:rsidP="00E464E0">
      <w:pPr>
        <w:spacing w:after="0" w:line="240" w:lineRule="auto"/>
        <w:jc w:val="left"/>
        <w:rPr>
          <w:rFonts w:cs="Arial"/>
          <w:b/>
          <w:sz w:val="36"/>
          <w:szCs w:val="36"/>
        </w:rPr>
      </w:pPr>
      <w:r>
        <w:rPr>
          <w:rFonts w:eastAsia="Calibri" w:cs="Arial"/>
        </w:rPr>
        <w:lastRenderedPageBreak/>
        <w:fldChar w:fldCharType="end"/>
      </w:r>
    </w:p>
    <w:p w14:paraId="70B813EE" w14:textId="77777777" w:rsidR="00E464E0" w:rsidRPr="007B2C11" w:rsidRDefault="00E464E0" w:rsidP="007B2C11">
      <w:pPr>
        <w:jc w:val="center"/>
        <w:rPr>
          <w:b/>
          <w:sz w:val="36"/>
          <w:szCs w:val="36"/>
        </w:rPr>
      </w:pPr>
      <w:r w:rsidRPr="007B2C11">
        <w:rPr>
          <w:b/>
          <w:sz w:val="36"/>
          <w:szCs w:val="36"/>
        </w:rPr>
        <w:t>Índice de tablas</w:t>
      </w:r>
    </w:p>
    <w:p w14:paraId="38CB8593" w14:textId="561E1547" w:rsidR="0004572C"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1067974" w:history="1">
        <w:r w:rsidR="0004572C" w:rsidRPr="00352464">
          <w:rPr>
            <w:rStyle w:val="Hipervnculo"/>
            <w:noProof/>
          </w:rPr>
          <w:t>Tabla 1: Partidos y temporadas de cada competición en los datos de StatsBomb Open-Data.</w:t>
        </w:r>
        <w:r w:rsidR="0004572C">
          <w:rPr>
            <w:noProof/>
            <w:webHidden/>
          </w:rPr>
          <w:tab/>
        </w:r>
        <w:r w:rsidR="0004572C">
          <w:rPr>
            <w:noProof/>
            <w:webHidden/>
          </w:rPr>
          <w:fldChar w:fldCharType="begin"/>
        </w:r>
        <w:r w:rsidR="0004572C">
          <w:rPr>
            <w:noProof/>
            <w:webHidden/>
          </w:rPr>
          <w:instrText xml:space="preserve"> PAGEREF _Toc81067974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72D03D07" w14:textId="2F9E26F3" w:rsidR="0004572C" w:rsidRDefault="00390E35">
      <w:pPr>
        <w:pStyle w:val="Tabladeilustraciones"/>
        <w:tabs>
          <w:tab w:val="right" w:leader="dot" w:pos="9060"/>
        </w:tabs>
        <w:rPr>
          <w:rFonts w:asciiTheme="minorHAnsi" w:eastAsiaTheme="minorEastAsia" w:hAnsiTheme="minorHAnsi" w:cstheme="minorBidi"/>
          <w:noProof/>
          <w:lang w:eastAsia="es-ES"/>
        </w:rPr>
      </w:pPr>
      <w:hyperlink w:anchor="_Toc81067975" w:history="1">
        <w:r w:rsidR="0004572C" w:rsidRPr="00352464">
          <w:rPr>
            <w:rStyle w:val="Hipervnculo"/>
            <w:noProof/>
          </w:rPr>
          <w:t>Tabla 2: Partidos y temporadas de cada competición en los datos de WyScout Soccer match event dataset.</w:t>
        </w:r>
        <w:r w:rsidR="0004572C">
          <w:rPr>
            <w:noProof/>
            <w:webHidden/>
          </w:rPr>
          <w:tab/>
        </w:r>
        <w:r w:rsidR="0004572C">
          <w:rPr>
            <w:noProof/>
            <w:webHidden/>
          </w:rPr>
          <w:fldChar w:fldCharType="begin"/>
        </w:r>
        <w:r w:rsidR="0004572C">
          <w:rPr>
            <w:noProof/>
            <w:webHidden/>
          </w:rPr>
          <w:instrText xml:space="preserve"> PAGEREF _Toc81067975 \h </w:instrText>
        </w:r>
        <w:r w:rsidR="0004572C">
          <w:rPr>
            <w:noProof/>
            <w:webHidden/>
          </w:rPr>
        </w:r>
        <w:r w:rsidR="0004572C">
          <w:rPr>
            <w:noProof/>
            <w:webHidden/>
          </w:rPr>
          <w:fldChar w:fldCharType="separate"/>
        </w:r>
        <w:r w:rsidR="0004572C">
          <w:rPr>
            <w:noProof/>
            <w:webHidden/>
          </w:rPr>
          <w:t>21</w:t>
        </w:r>
        <w:r w:rsidR="0004572C">
          <w:rPr>
            <w:noProof/>
            <w:webHidden/>
          </w:rPr>
          <w:fldChar w:fldCharType="end"/>
        </w:r>
      </w:hyperlink>
    </w:p>
    <w:p w14:paraId="44FAA268" w14:textId="39C23393"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1A8E9162"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04572C">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DD70F1">
        <w:rPr>
          <w:rFonts w:cs="Arial"/>
        </w:rPr>
        <w:t>Expected</w:t>
      </w:r>
      <w:proofErr w:type="spellEnd"/>
      <w:r w:rsidR="00792A94" w:rsidRPr="00DD70F1">
        <w:rPr>
          <w:rFonts w:cs="Arial"/>
        </w:rPr>
        <w:t xml:space="preserve"> </w:t>
      </w:r>
      <w:proofErr w:type="spellStart"/>
      <w:r w:rsidR="00792A94" w:rsidRPr="00DD70F1">
        <w:rPr>
          <w:rFonts w:cs="Arial"/>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Pr>
          <w:rFonts w:cs="Arial"/>
        </w:rPr>
        <w:t>Dataframe</w:t>
      </w:r>
      <w:proofErr w:type="spellEnd"/>
    </w:p>
    <w:p w14:paraId="2E871844" w14:textId="3602FC17" w:rsidR="00DD70F1" w:rsidRDefault="00DD70F1">
      <w:pPr>
        <w:spacing w:line="276" w:lineRule="auto"/>
        <w:jc w:val="left"/>
        <w:rPr>
          <w:rFonts w:cs="Arial"/>
        </w:rPr>
      </w:pPr>
      <w:r>
        <w:rPr>
          <w:rFonts w:cs="Arial"/>
        </w:rPr>
        <w:br w:type="page"/>
      </w:r>
    </w:p>
    <w:p w14:paraId="2B8DD05E" w14:textId="77777777" w:rsidR="00E464E0" w:rsidRPr="00DD70F1"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1067948"/>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Universidad Internacional de La Rioja                                                 (</w:t>
      </w:r>
      <w:r w:rsidRPr="004B65A1">
        <w:rPr>
          <w:rFonts w:cs="Arial"/>
        </w:rPr>
        <w:t>U</w:t>
      </w:r>
      <w:r w:rsidR="006B20EC">
        <w:rPr>
          <w:rFonts w:cs="Arial"/>
        </w:rPr>
        <w:t>NIR</w:t>
      </w:r>
      <w:r w:rsidRPr="004B65A1">
        <w:rPr>
          <w:rFonts w:cs="Arial"/>
        </w:rPr>
        <w:t xml:space="preserve">). </w:t>
      </w:r>
      <w:r w:rsidR="006B20EC">
        <w:rPr>
          <w:rFonts w:cs="Arial"/>
        </w:rPr>
        <w:t>Este TFM, así como todo el Master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1067949"/>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1827B076"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obtenemos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1067950"/>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1067951"/>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1067952"/>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En este apartado se explican tanto la historia del análisis estadístico en el mundo del futbol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1067953"/>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Reep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323D0853"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conocemos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519794E3"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202AEF">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57DF139B"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podemos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7F5EA001"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202AEF">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w:t>
      </w:r>
      <w:proofErr w:type="spellStart"/>
      <w:r w:rsidR="00D85F50" w:rsidRPr="00D85F50">
        <w:rPr>
          <w:rFonts w:cs="Arial"/>
        </w:rPr>
        <w:t>Martinez</w:t>
      </w:r>
      <w:proofErr w:type="spellEnd"/>
      <w:r w:rsidR="00D85F50" w:rsidRPr="00D85F50">
        <w:rPr>
          <w:rFonts w:cs="Arial"/>
        </w:rPr>
        <w:t xml:space="preserve">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1067954"/>
      <w:r>
        <w:t>2.2 Estado del arte</w:t>
      </w:r>
      <w:bookmarkEnd w:id="71"/>
    </w:p>
    <w:p w14:paraId="5C9BB314" w14:textId="0AA684D0"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podemos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5AE4D855"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202AEF">
        <w:rPr>
          <w:noProof/>
          <w:color w:val="auto"/>
        </w:rPr>
        <w:t>3</w:t>
      </w:r>
      <w:r w:rsidRPr="00A8131A">
        <w:rPr>
          <w:color w:val="auto"/>
        </w:rPr>
        <w:fldChar w:fldCharType="end"/>
      </w:r>
      <w:bookmarkEnd w:id="72"/>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7216"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9264"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20787F85"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202AEF">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proofErr w:type="spellStart"/>
      <w:r>
        <w:t>tenia</w:t>
      </w:r>
      <w:proofErr w:type="spellEnd"/>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6F0140A6"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202AEF">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w:t>
      </w:r>
      <w:proofErr w:type="spellStart"/>
      <w:r w:rsidRPr="000307D0">
        <w:rPr>
          <w:rFonts w:cs="Arial"/>
          <w:color w:val="auto"/>
        </w:rPr>
        <w:t>Knutson</w:t>
      </w:r>
      <w:proofErr w:type="spellEnd"/>
      <w:r w:rsidRPr="000307D0">
        <w:rPr>
          <w:rFonts w:cs="Arial"/>
          <w:color w:val="auto"/>
        </w:rPr>
        <w:t>,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92607B">
        <w:rPr>
          <w:lang w:val="en-US"/>
        </w:rPr>
        <w:t>Ejemplos</w:t>
      </w:r>
      <w:proofErr w:type="spellEnd"/>
      <w:r w:rsidR="00BD7C10" w:rsidRPr="0092607B">
        <w:rPr>
          <w:lang w:val="en-US"/>
        </w:rPr>
        <w:t xml:space="preserve"> de </w:t>
      </w:r>
      <w:proofErr w:type="spellStart"/>
      <w:r w:rsidR="00BD7C10" w:rsidRPr="0092607B">
        <w:rPr>
          <w:lang w:val="en-US"/>
        </w:rPr>
        <w:t>modelos</w:t>
      </w:r>
      <w:proofErr w:type="spellEnd"/>
      <w:r w:rsidR="00BD7C10" w:rsidRPr="0092607B">
        <w:rPr>
          <w:lang w:val="en-US"/>
        </w:rPr>
        <w:t xml:space="preserve"> que </w:t>
      </w:r>
      <w:proofErr w:type="spellStart"/>
      <w:r w:rsidR="00BD7C10" w:rsidRPr="0092607B">
        <w:rPr>
          <w:lang w:val="en-US"/>
        </w:rPr>
        <w:t>usan</w:t>
      </w:r>
      <w:proofErr w:type="spellEnd"/>
      <w:r w:rsidR="00BD7C10" w:rsidRPr="0092607B">
        <w:rPr>
          <w:lang w:val="en-US"/>
        </w:rPr>
        <w:t xml:space="preserve"> la </w:t>
      </w:r>
      <w:proofErr w:type="spellStart"/>
      <w:r w:rsidR="00BD7C10" w:rsidRPr="0092607B">
        <w:rPr>
          <w:lang w:val="en-US"/>
        </w:rPr>
        <w:t>calidad</w:t>
      </w:r>
      <w:proofErr w:type="spellEnd"/>
      <w:r w:rsidR="00BD7C10" w:rsidRPr="0092607B">
        <w:rPr>
          <w:lang w:val="en-US"/>
        </w:rPr>
        <w:t xml:space="preserve"> de los </w:t>
      </w:r>
      <w:proofErr w:type="spellStart"/>
      <w:r w:rsidR="00BD7C10" w:rsidRPr="0092607B">
        <w:rPr>
          <w:lang w:val="en-US"/>
        </w:rPr>
        <w:t>futbolistas</w:t>
      </w:r>
      <w:proofErr w:type="spellEnd"/>
      <w:r w:rsidR="00BD7C10" w:rsidRPr="0092607B">
        <w:rPr>
          <w:lang w:val="en-US"/>
        </w:rPr>
        <w:t xml:space="preserve">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Giacobbe,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389FA11A"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202AEF">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w:t>
      </w:r>
      <w:proofErr w:type="spellStart"/>
      <w:r w:rsidRPr="00F31411">
        <w:rPr>
          <w:rFonts w:cs="Arial"/>
          <w:color w:val="auto"/>
        </w:rPr>
        <w:t>Giacobbe</w:t>
      </w:r>
      <w:proofErr w:type="spellEnd"/>
      <w:r w:rsidRPr="00F31411">
        <w:rPr>
          <w:rFonts w:cs="Arial"/>
          <w:color w:val="auto"/>
        </w:rPr>
        <w:t>,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Hedar,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4C3A66DA"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202AEF">
        <w:rPr>
          <w:noProof/>
          <w:color w:val="auto"/>
        </w:rPr>
        <w:t>7</w:t>
      </w:r>
      <w:r w:rsidRPr="006D122D">
        <w:rPr>
          <w:color w:val="auto"/>
        </w:rPr>
        <w:fldChar w:fldCharType="end"/>
      </w:r>
      <w:bookmarkEnd w:id="77"/>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p>
    <w:p w14:paraId="52B0FFA7" w14:textId="731D17DB" w:rsidR="00792A94" w:rsidRPr="00BA5509" w:rsidRDefault="00E464E0" w:rsidP="006016DB">
      <w:pPr>
        <w:pStyle w:val="Ttulo1"/>
      </w:pPr>
      <w:bookmarkStart w:id="78" w:name="_Toc81067955"/>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1067956"/>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1067957"/>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1067958"/>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77777777" w:rsidR="003C45D4" w:rsidRPr="003C45D4" w:rsidRDefault="003C45D4" w:rsidP="003C45D4">
      <w:pPr>
        <w:rPr>
          <w:b/>
          <w:bCs/>
        </w:rPr>
      </w:pPr>
    </w:p>
    <w:p w14:paraId="22456B3E" w14:textId="243BA6CC" w:rsidR="00AC0C49" w:rsidRDefault="008950E0" w:rsidP="00805505">
      <w:pPr>
        <w:pStyle w:val="Ttulo2"/>
      </w:pPr>
      <w:bookmarkStart w:id="112" w:name="_Toc81067959"/>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69ADFADB" w14:textId="38314AD3"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56104FDA" w14:textId="77777777" w:rsidR="003C45D4" w:rsidRDefault="003C45D4" w:rsidP="00AC0C49"/>
    <w:p w14:paraId="052B79ED" w14:textId="1D58C3C1" w:rsidR="00805505" w:rsidRPr="00B93A45" w:rsidRDefault="00805505" w:rsidP="00805505">
      <w:pPr>
        <w:pStyle w:val="Ttulo3"/>
      </w:pPr>
      <w:bookmarkStart w:id="113" w:name="_Toc81067960"/>
      <w:r w:rsidRPr="00B93A45">
        <w:t xml:space="preserve">4.1.1. </w:t>
      </w:r>
      <w:proofErr w:type="spellStart"/>
      <w:r w:rsidRPr="00B93A45">
        <w:t>StatsBomb</w:t>
      </w:r>
      <w:proofErr w:type="spellEnd"/>
      <w:r w:rsidR="0084267C" w:rsidRPr="00B93A45">
        <w:t xml:space="preserve"> Open-Data</w:t>
      </w:r>
      <w:bookmarkEnd w:id="113"/>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w:t>
      </w:r>
      <w:r w:rsidR="00EA3B02">
        <w:lastRenderedPageBreak/>
        <w:t xml:space="preserve">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19AC8839" w:rsidR="00BE4425" w:rsidRDefault="00BE4425" w:rsidP="0084267C">
      <w:r>
        <w:t xml:space="preserve">En los datos sobre eventos tenemos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720F87" w:rsidR="00062A35" w:rsidRDefault="00BE4425" w:rsidP="0084267C">
      <w:r>
        <w:t>En el caso de los disparos también</w:t>
      </w:r>
      <w:r w:rsidR="002F33A5">
        <w:t xml:space="preserve"> tenemos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StatsBomb,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35695760" w:rsidR="00593C9C" w:rsidRDefault="00593C9C" w:rsidP="0084267C">
      <w:r>
        <w:t xml:space="preserve">En total </w:t>
      </w:r>
      <w:r w:rsidR="00CD37C1">
        <w:t xml:space="preserve">a partir de </w:t>
      </w:r>
      <w:proofErr w:type="spellStart"/>
      <w:r w:rsidR="00CD37C1">
        <w:t>StatsBombs</w:t>
      </w:r>
      <w:proofErr w:type="spellEnd"/>
      <w:r w:rsidR="00CD37C1">
        <w:t xml:space="preserve"> Open-Data tenemos:</w:t>
      </w:r>
    </w:p>
    <w:p w14:paraId="2549CD3A" w14:textId="4E643F1C" w:rsidR="00CD37C1" w:rsidRDefault="00CD37C1" w:rsidP="00CD37C1">
      <w:pPr>
        <w:pStyle w:val="Prrafodelista"/>
        <w:numPr>
          <w:ilvl w:val="0"/>
          <w:numId w:val="13"/>
        </w:numPr>
      </w:pPr>
      <w:r>
        <w:t>889 Partidos</w:t>
      </w:r>
    </w:p>
    <w:p w14:paraId="76D5E544" w14:textId="4AEF7F7C" w:rsidR="00CD37C1" w:rsidRDefault="00CD37C1" w:rsidP="00CD37C1">
      <w:pPr>
        <w:pStyle w:val="Prrafodelista"/>
        <w:numPr>
          <w:ilvl w:val="0"/>
          <w:numId w:val="13"/>
        </w:numPr>
      </w:pPr>
      <w:r>
        <w:t>7 Competiciones</w:t>
      </w:r>
    </w:p>
    <w:p w14:paraId="60FA8359" w14:textId="0B1FFD00" w:rsidR="00CD37C1" w:rsidRDefault="00CD37C1" w:rsidP="00CD37C1">
      <w:pPr>
        <w:pStyle w:val="Prrafodelista"/>
        <w:numPr>
          <w:ilvl w:val="0"/>
          <w:numId w:val="13"/>
        </w:numPr>
      </w:pPr>
      <w:r w:rsidRPr="00CD37C1">
        <w:t>3</w:t>
      </w:r>
      <w:r>
        <w:t>.</w:t>
      </w:r>
      <w:r w:rsidRPr="00CD37C1">
        <w:t>198</w:t>
      </w:r>
      <w:r>
        <w:t>.</w:t>
      </w:r>
      <w:r w:rsidRPr="00CD37C1">
        <w:t>449</w:t>
      </w:r>
      <w:r>
        <w:t xml:space="preserve"> Eventos</w:t>
      </w:r>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6AE18D2D" w:rsidR="001F58DE" w:rsidRDefault="001F58DE" w:rsidP="00F03CE2">
      <w:pPr>
        <w:pStyle w:val="Descripcin"/>
        <w:jc w:val="center"/>
        <w:rPr>
          <w:color w:val="auto"/>
        </w:rPr>
      </w:pPr>
      <w:bookmarkStart w:id="114" w:name="_Ref79443092"/>
      <w:bookmarkStart w:id="115" w:name="_Toc81067974"/>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F03CE2">
        <w:rPr>
          <w:noProof/>
          <w:color w:val="auto"/>
        </w:rPr>
        <w:t>1</w:t>
      </w:r>
      <w:r w:rsidRPr="001F58DE">
        <w:rPr>
          <w:color w:val="auto"/>
        </w:rPr>
        <w:fldChar w:fldCharType="end"/>
      </w:r>
      <w:bookmarkEnd w:id="11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1067961"/>
      <w:r w:rsidRPr="002A63AF">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1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w:t>
      </w:r>
      <w:r w:rsidR="00280F3B">
        <w:lastRenderedPageBreak/>
        <w:t>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4DFE4740" w:rsidR="00BA68ED" w:rsidRDefault="00BA68ED" w:rsidP="00BA68ED">
      <w:pPr>
        <w:pStyle w:val="Prrafodelista"/>
        <w:numPr>
          <w:ilvl w:val="0"/>
          <w:numId w:val="14"/>
        </w:numPr>
      </w:pPr>
      <w:r w:rsidRPr="00BA68ED">
        <w:t>1941</w:t>
      </w:r>
      <w:r>
        <w:t xml:space="preserve"> Partidos</w:t>
      </w:r>
    </w:p>
    <w:p w14:paraId="2F004BD3" w14:textId="1936E6C7" w:rsidR="00BA68ED" w:rsidRDefault="003976A3" w:rsidP="00BA68ED">
      <w:pPr>
        <w:pStyle w:val="Prrafodelista"/>
        <w:numPr>
          <w:ilvl w:val="0"/>
          <w:numId w:val="14"/>
        </w:numPr>
      </w:pPr>
      <w:r>
        <w:t>7 Competiciones</w:t>
      </w:r>
    </w:p>
    <w:p w14:paraId="6A403230" w14:textId="12A9AF12" w:rsidR="003976A3" w:rsidRDefault="003976A3" w:rsidP="00BA68ED">
      <w:pPr>
        <w:pStyle w:val="Prrafodelista"/>
        <w:numPr>
          <w:ilvl w:val="0"/>
          <w:numId w:val="14"/>
        </w:numPr>
      </w:pPr>
      <w:r w:rsidRPr="003976A3">
        <w:t>3</w:t>
      </w:r>
      <w:r>
        <w:t>.</w:t>
      </w:r>
      <w:r w:rsidRPr="003976A3">
        <w:t>251</w:t>
      </w:r>
      <w:r>
        <w:t>.</w:t>
      </w:r>
      <w:r w:rsidRPr="003976A3">
        <w:t>294</w:t>
      </w:r>
      <w:r>
        <w:t xml:space="preserve"> Eventos</w:t>
      </w:r>
    </w:p>
    <w:p w14:paraId="108C1C6B" w14:textId="77777777" w:rsidR="003976A3" w:rsidRDefault="003976A3" w:rsidP="003976A3">
      <w:pPr>
        <w:ind w:left="360"/>
      </w:pPr>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731FA59E" w:rsidR="003976A3" w:rsidRDefault="00F03CE2" w:rsidP="00F03CE2">
      <w:pPr>
        <w:pStyle w:val="Descripcin"/>
        <w:jc w:val="center"/>
        <w:rPr>
          <w:color w:val="auto"/>
        </w:rPr>
      </w:pPr>
      <w:bookmarkStart w:id="117" w:name="_Ref79445551"/>
      <w:bookmarkStart w:id="118" w:name="_Toc81067975"/>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Pr="00F03CE2">
        <w:rPr>
          <w:noProof/>
          <w:color w:val="auto"/>
        </w:rPr>
        <w:t>2</w:t>
      </w:r>
      <w:r w:rsidRPr="00F03CE2">
        <w:rPr>
          <w:color w:val="auto"/>
        </w:rPr>
        <w:fldChar w:fldCharType="end"/>
      </w:r>
      <w:bookmarkEnd w:id="11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18"/>
    </w:p>
    <w:p w14:paraId="57595CE0" w14:textId="77777777" w:rsidR="00F03CE2" w:rsidRPr="00F03CE2" w:rsidRDefault="00F03CE2" w:rsidP="00F03CE2"/>
    <w:p w14:paraId="2F23773B" w14:textId="5EF32179" w:rsidR="00AC0C49" w:rsidRPr="00280F3B" w:rsidRDefault="008950E0" w:rsidP="00887F86">
      <w:pPr>
        <w:pStyle w:val="Ttulo2"/>
      </w:pPr>
      <w:bookmarkStart w:id="119" w:name="_Toc81067962"/>
      <w:r w:rsidRPr="00280F3B">
        <w:t>4</w:t>
      </w:r>
      <w:r w:rsidR="00AC0C49" w:rsidRPr="00280F3B">
        <w:t xml:space="preserve">.2. Preparación del </w:t>
      </w:r>
      <w:proofErr w:type="spellStart"/>
      <w:r w:rsidR="00AC0C49" w:rsidRPr="00280F3B">
        <w:rPr>
          <w:i/>
          <w:iCs/>
        </w:rPr>
        <w:t>dataset</w:t>
      </w:r>
      <w:bookmarkEnd w:id="11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Rowlinson, 2020a)</w:t>
      </w:r>
      <w:r w:rsidR="00B93A45">
        <w:fldChar w:fldCharType="end"/>
      </w:r>
      <w:r w:rsidR="00300BA4">
        <w:t xml:space="preserve"> como base </w:t>
      </w:r>
      <w:r w:rsidR="00300BA4">
        <w:lastRenderedPageBreak/>
        <w:t xml:space="preserve">puesto que los datos de origen son los mismos salvo que en su caso hay unos pocos partidos menos provenientes del repositorio de </w:t>
      </w:r>
      <w:proofErr w:type="spellStart"/>
      <w:r w:rsidR="00300BA4">
        <w:t>StatsBomb</w:t>
      </w:r>
      <w:proofErr w:type="spellEnd"/>
      <w:r w:rsidR="00B93A45">
        <w:t>.</w:t>
      </w:r>
    </w:p>
    <w:p w14:paraId="7B71494C" w14:textId="1C28BDA2" w:rsidR="00BC4077" w:rsidRDefault="00BC4077" w:rsidP="00AC0C49">
      <w:r>
        <w:t xml:space="preserve">Si bien la mayor parte del código usado en este trabajo para la preparación del </w:t>
      </w:r>
      <w:proofErr w:type="spellStart"/>
      <w:r>
        <w:t>dataset</w:t>
      </w:r>
      <w:proofErr w:type="spellEnd"/>
      <w:r>
        <w:t xml:space="preserve"> ha sido el mismo al de Andrew </w:t>
      </w:r>
      <w:proofErr w:type="spellStart"/>
      <w:r>
        <w:t>Rowlinson</w:t>
      </w:r>
      <w:proofErr w:type="spellEnd"/>
      <w:r>
        <w:t xml:space="preserve"> 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1067963"/>
      <w:r>
        <w:t>4.2.1</w:t>
      </w:r>
      <w:r w:rsidR="004D2683">
        <w:t>.</w:t>
      </w:r>
      <w:r>
        <w:t xml:space="preserve"> Importación</w:t>
      </w:r>
      <w:bookmarkEnd w:id="120"/>
    </w:p>
    <w:p w14:paraId="3537754B" w14:textId="5B19F126"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obtenemos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lastRenderedPageBreak/>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1067964"/>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4E5884F2"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datos que tenemos.</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lastRenderedPageBreak/>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6B75C213"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202AEF">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w:t>
      </w:r>
      <w:r w:rsidR="00727C00">
        <w:lastRenderedPageBreak/>
        <w:t>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1067965"/>
      <w:r>
        <w:t xml:space="preserve">4.2.3. Combinación de </w:t>
      </w:r>
      <w:proofErr w:type="spellStart"/>
      <w:r w:rsidRPr="0002434F">
        <w:rPr>
          <w:i/>
          <w:iCs/>
        </w:rPr>
        <w:t>datasets</w:t>
      </w:r>
      <w:bookmarkEnd w:id="122"/>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Linacre,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287CD389" w:rsidR="00165B71" w:rsidRDefault="00165B71" w:rsidP="004D2683">
      <w:r>
        <w:t xml:space="preserve">Además, en nuestro caso hemos incluido la variable Match </w:t>
      </w:r>
      <w:proofErr w:type="spellStart"/>
      <w:r>
        <w:t>Moment</w:t>
      </w:r>
      <w:proofErr w:type="spellEnd"/>
      <w:r>
        <w:t xml:space="preserve"> (Momento del partido) en la que separamos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68B74586"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F61326" w:rsidRPr="00F61326">
        <w:t xml:space="preserve">Ilustración </w:t>
      </w:r>
      <w:r w:rsidR="00F61326" w:rsidRPr="00F61326">
        <w:rPr>
          <w:noProof/>
        </w:rPr>
        <w:t>8</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lastRenderedPageBreak/>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390E35"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5EE3808E"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202AEF">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4808172"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tenemos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lastRenderedPageBreak/>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379D13C0"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Pr="00202AEF">
        <w:rPr>
          <w:noProof/>
          <w:color w:val="auto"/>
        </w:rPr>
        <w:t>10</w:t>
      </w:r>
      <w:r w:rsidRPr="00202AEF">
        <w:rPr>
          <w:color w:val="auto"/>
        </w:rPr>
        <w:fldChar w:fldCharType="end"/>
      </w:r>
      <w:bookmarkEnd w:id="124"/>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p>
    <w:p w14:paraId="200B7D86" w14:textId="5DFFBE8C" w:rsidR="00202AEF" w:rsidRDefault="00202AEF" w:rsidP="00202AEF"/>
    <w:p w14:paraId="373DE291" w14:textId="5C29A91E" w:rsidR="00C85908" w:rsidRDefault="00C85908" w:rsidP="00202AEF"/>
    <w:p w14:paraId="4549D8F0" w14:textId="3D143E63" w:rsidR="00C85908" w:rsidRDefault="00C85908" w:rsidP="00202AEF"/>
    <w:p w14:paraId="4CAA3594" w14:textId="38D651E6" w:rsidR="00C85908" w:rsidRDefault="00C85908" w:rsidP="00202AEF"/>
    <w:p w14:paraId="1110A3F2" w14:textId="77777777" w:rsidR="00C85908" w:rsidRPr="00202AEF" w:rsidRDefault="00C85908" w:rsidP="00202AEF"/>
    <w:p w14:paraId="79EEE0A5" w14:textId="6D783BAD" w:rsidR="00AC0C49" w:rsidRPr="00AC0C49" w:rsidRDefault="008950E0" w:rsidP="00887F86">
      <w:pPr>
        <w:pStyle w:val="Ttulo2"/>
      </w:pPr>
      <w:bookmarkStart w:id="125" w:name="_Toc81067966"/>
      <w:r>
        <w:lastRenderedPageBreak/>
        <w:t>4</w:t>
      </w:r>
      <w:r w:rsidR="00AC0C49">
        <w:t xml:space="preserve">.3. </w:t>
      </w:r>
      <w:proofErr w:type="spellStart"/>
      <w:r w:rsidR="00AC0C49" w:rsidRPr="00AC0C49">
        <w:rPr>
          <w:i/>
          <w:iCs/>
        </w:rPr>
        <w:t>Dataset</w:t>
      </w:r>
      <w:proofErr w:type="spellEnd"/>
      <w:r w:rsidR="00AC0C49">
        <w:t xml:space="preserve"> utilizado</w:t>
      </w:r>
      <w:bookmarkEnd w:id="125"/>
    </w:p>
    <w:p w14:paraId="5C462A2B" w14:textId="0ACCA7D7" w:rsidR="00D042B3" w:rsidRDefault="005978BE" w:rsidP="00AC0C49">
      <w:pPr>
        <w:spacing w:after="0"/>
      </w:pPr>
      <w:bookmarkStart w:id="126" w:name="_Toc437557493"/>
      <w:bookmarkStart w:id="127" w:name="_Toc439968545"/>
      <w:bookmarkStart w:id="128" w:name="_Toc439969680"/>
      <w:bookmarkStart w:id="129" w:name="_Toc441233833"/>
      <w:r>
        <w:t xml:space="preserve">Finalmente obtenemos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proofErr w:type="spellStart"/>
            <w:r>
              <w:t>StatsBomb</w:t>
            </w:r>
            <w:proofErr w:type="spellEnd"/>
          </w:p>
        </w:tc>
        <w:tc>
          <w:tcPr>
            <w:tcW w:w="648" w:type="pct"/>
          </w:tcPr>
          <w:p w14:paraId="38D06046" w14:textId="23A7E3D7" w:rsidR="00463D09" w:rsidRDefault="00463D09" w:rsidP="00904ECC">
            <w:pPr>
              <w:jc w:val="center"/>
            </w:pPr>
            <w:proofErr w:type="spellStart"/>
            <w: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390E35">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30" w:name="_Toc81067967"/>
      <w:r>
        <w:lastRenderedPageBreak/>
        <w:t>4</w:t>
      </w:r>
      <w:r w:rsidR="00AC0C49">
        <w:t>.4 Diseño del modelo</w:t>
      </w:r>
      <w:bookmarkEnd w:id="130"/>
    </w:p>
    <w:p w14:paraId="46F21505" w14:textId="3BD9DD1B" w:rsidR="00B10290" w:rsidRDefault="00256BAB" w:rsidP="00AC0C49">
      <w:r>
        <w:t xml:space="preserve">En nuestro problema disponemos de unos </w:t>
      </w:r>
      <w:r w:rsidR="003E7DE8">
        <w:t>parámetros</w:t>
      </w:r>
      <w:r>
        <w:t xml:space="preserve"> de entrada (variables posicionales, de acción previa, de tipo de acción, de contexto…) y una variable de salida (la variable binaria gol) por lo que estamos hablando d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685012E"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pequeña descripción de cada </w:t>
      </w:r>
      <w:r w:rsidR="003E7DE8">
        <w:t>modelo,</w:t>
      </w:r>
      <w:r w:rsidR="00B10290">
        <w:t xml:space="preserve"> así como se abordará la metodología empleada en cada caso.</w:t>
      </w:r>
    </w:p>
    <w:p w14:paraId="378AE4DA" w14:textId="77777777" w:rsidR="00887F86" w:rsidRDefault="00887F86" w:rsidP="00AC0C49"/>
    <w:p w14:paraId="1DD7AC81" w14:textId="58F0244C" w:rsidR="00B10290" w:rsidRDefault="003E7DE8" w:rsidP="00887F86">
      <w:pPr>
        <w:pStyle w:val="Ttulo3"/>
      </w:pPr>
      <w:r>
        <w:t xml:space="preserve">4.4.1 </w:t>
      </w:r>
      <w:r w:rsidR="00B10290">
        <w:t>Regresión Logística</w:t>
      </w:r>
    </w:p>
    <w:p w14:paraId="0FAD4D8E" w14:textId="3C97908C"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En nuestro caso estimaremos la probabilidad de que un disparo sea gol o no gol en base a todas las variables disponibles</w:t>
      </w:r>
      <w:r w:rsidRPr="008138BB">
        <w:t>.</w:t>
      </w:r>
      <w:r w:rsidR="001A68AC">
        <w:t xml:space="preserve"> Es un método ampliamente utilizado</w:t>
      </w:r>
      <w:r w:rsidR="001A68AC">
        <w:t xml:space="preserve"> desde la década</w:t>
      </w:r>
      <w:r w:rsidR="001A68AC">
        <w:t xml:space="preserve"> </w:t>
      </w:r>
      <w:r w:rsidR="001A68AC">
        <w:t>de los 80 debido a las facilidades computacionales con que se cuenta desde entonces</w:t>
      </w:r>
      <w:r w:rsidR="001A68AC">
        <w:t>.</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3C0B187D" w:rsidR="00A55698" w:rsidRPr="00A55698" w:rsidRDefault="00A55698" w:rsidP="00FE40FE">
      <w:pPr>
        <w:jc w:val="center"/>
        <w:rPr>
          <w:rFonts w:eastAsiaTheme="minorEastAsia"/>
        </w:rPr>
      </w:pPr>
      <m:oMath>
        <m:r>
          <m:rPr>
            <m:sty m:val="p"/>
          </m:rPr>
          <w:rPr>
            <w:rFonts w:ascii="Cambria Math" w:hAnsi="Cambria Math"/>
          </w:rPr>
          <m:t>función sigmoide</m:t>
        </m:r>
        <m:r>
          <m:rPr>
            <m:sty m:val="p"/>
          </m:rPr>
          <w:rPr>
            <w:rFonts w:ascii="Cambria Math" w:hAnsi="Cambria Math"/>
          </w:rPr>
          <m:t xml:space="preserv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FE40FE">
        <w:rPr>
          <w:rFonts w:eastAsiaTheme="minorEastAsia"/>
        </w:rPr>
        <w:t>(</w:t>
      </w:r>
      <w:proofErr w:type="spellStart"/>
      <w:r w:rsidR="00FE40FE">
        <w:rPr>
          <w:rFonts w:eastAsiaTheme="minorEastAsia"/>
        </w:rPr>
        <w:t>Ec</w:t>
      </w:r>
      <w:proofErr w:type="spellEnd"/>
      <w:r w:rsidR="00FE40FE">
        <w:rPr>
          <w:rFonts w:eastAsiaTheme="minorEastAsia"/>
        </w:rPr>
        <w:t>. 1)</w:t>
      </w:r>
    </w:p>
    <w:p w14:paraId="511775A6" w14:textId="2732316B" w:rsidR="00A55698" w:rsidRDefault="00FE40FE" w:rsidP="00A55698">
      <w:r>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rPr>
          <w:vertAlign w:val="subscript"/>
        </w:rPr>
        <w:t xml:space="preserve"> </w:t>
      </w:r>
      <w:r>
        <w:t>) se obtiene</w:t>
      </w:r>
      <w:r w:rsidR="00A55698">
        <w:t>:</w:t>
      </w:r>
    </w:p>
    <w:p w14:paraId="3CA49DCD" w14:textId="35E2E067" w:rsidR="00A55698" w:rsidRDefault="00A55698" w:rsidP="00A55698">
      <m:oMathPara>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Y=</m:t>
              </m:r>
              <m:r>
                <m:rPr>
                  <m:sty m:val="p"/>
                </m:rPr>
                <w:rPr>
                  <w:rFonts w:ascii="Cambria Math" w:hAnsi="Cambria Math"/>
                </w:rPr>
                <m:t xml:space="preserve">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r>
                <m:rPr>
                  <m:sty m:val="p"/>
                </m:rPr>
                <w:rPr>
                  <w:rFonts w:ascii="Cambria Math" w:hAnsi="Cambria Math"/>
                </w:rPr>
                <m:t>exp⁡(-</m:t>
              </m:r>
              <m:r>
                <m:rPr>
                  <m:sty m:val="p"/>
                </m:rPr>
                <w:rPr>
                  <w:rFonts w:ascii="Cambria Math" w:hAnsi="Cambria Math"/>
                </w:rPr>
                <m:t>α</m:t>
              </m:r>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m:t>
              </m:r>
              <m:r>
                <m:rPr>
                  <m:sty m:val="p"/>
                </m:rPr>
                <w:rPr>
                  <w:rFonts w:ascii="Cambria Math" w:hAnsi="Cambria Math"/>
                </w:rPr>
                <m:t xml:space="preserve">  </m:t>
              </m:r>
            </m:den>
          </m:f>
        </m:oMath>
      </m:oMathPara>
    </w:p>
    <w:p w14:paraId="274B4BC1" w14:textId="40DBC91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proofErr w:type="spellStart"/>
      <w:r w:rsidR="009D4940">
        <w:t>si</w:t>
      </w:r>
      <w:proofErr w:type="spellEnd"/>
      <w:r w:rsidR="009D4940">
        <w:t xml:space="preserve"> misma.</w:t>
      </w:r>
    </w:p>
    <w:p w14:paraId="4ABDFA34" w14:textId="36499A75" w:rsidR="004D5A7A" w:rsidRPr="004D5A7A" w:rsidRDefault="004D5A7A" w:rsidP="001A68AC">
      <w:r>
        <w:lastRenderedPageBreak/>
        <w:t>Nuestro objetivo, por lo tanto, es obtener los parámetros o pesos (</w:t>
      </w:r>
      <w:r w:rsidRPr="00FE40FE">
        <w:t>α</w:t>
      </w:r>
      <w:r>
        <w:t>,</w:t>
      </w:r>
      <w:r>
        <w:t xml:space="preserve"> </w:t>
      </w:r>
      <w:r w:rsidRPr="00FE40FE">
        <w:t>β</w:t>
      </w:r>
      <w:r w:rsidRPr="00FE40FE">
        <w:rPr>
          <w:vertAlign w:val="subscript"/>
        </w:rPr>
        <w:t>1</w:t>
      </w:r>
      <w:r>
        <w:t>,</w:t>
      </w:r>
      <w:r>
        <w:t xml:space="preserve"> </w:t>
      </w:r>
      <w:r w:rsidRPr="00FE40FE">
        <w:t>β</w:t>
      </w:r>
      <w:r w:rsidRPr="00FE40FE">
        <w:rPr>
          <w:vertAlign w:val="subscript"/>
        </w:rPr>
        <w:t>2</w:t>
      </w:r>
      <w:r>
        <w:t>,</w:t>
      </w:r>
      <w:r>
        <w:t xml:space="preserve"> … </w:t>
      </w:r>
      <w:r w:rsidRPr="00FE40FE">
        <w:t>-</w:t>
      </w:r>
      <w:r>
        <w:t xml:space="preserve"> </w:t>
      </w:r>
      <w:r w:rsidRPr="00FE40FE">
        <w:t>β</w:t>
      </w:r>
      <w:r w:rsidRPr="00FE40FE">
        <w:rPr>
          <w:vertAlign w:val="subscript"/>
        </w:rPr>
        <w:t>p</w:t>
      </w:r>
      <w:r>
        <w:t xml:space="preserve">) óptimos de cada variable para obtener </w:t>
      </w:r>
    </w:p>
    <w:p w14:paraId="69765DB8" w14:textId="03053957" w:rsidR="00B10290" w:rsidRDefault="003E7DE8" w:rsidP="00887F86">
      <w:pPr>
        <w:pStyle w:val="Ttulo3"/>
      </w:pPr>
      <w:r>
        <w:t xml:space="preserve">4.4.2 </w:t>
      </w:r>
      <w:proofErr w:type="spellStart"/>
      <w:r w:rsidR="00B10290">
        <w:t>LightGBM</w:t>
      </w:r>
      <w:proofErr w:type="spellEnd"/>
    </w:p>
    <w:p w14:paraId="7A756497" w14:textId="77777777" w:rsidR="00887F86" w:rsidRPr="00887F86" w:rsidRDefault="00887F86" w:rsidP="00887F86"/>
    <w:p w14:paraId="16E9AAA6" w14:textId="04A0F896" w:rsidR="00B10290" w:rsidRDefault="003E7DE8" w:rsidP="00887F86">
      <w:pPr>
        <w:pStyle w:val="Ttulo3"/>
      </w:pPr>
      <w:r>
        <w:t xml:space="preserve">4.4.3 </w:t>
      </w:r>
      <w:proofErr w:type="spellStart"/>
      <w:r w:rsidR="00B10290">
        <w:t>XGBoost</w:t>
      </w:r>
      <w:proofErr w:type="spellEnd"/>
    </w:p>
    <w:p w14:paraId="2E6D431F" w14:textId="77777777" w:rsidR="00887F86" w:rsidRPr="00887F86" w:rsidRDefault="00887F86" w:rsidP="00887F86"/>
    <w:p w14:paraId="24FF1B51" w14:textId="30B4D1AE" w:rsidR="00887F86" w:rsidRDefault="00887F86" w:rsidP="00887F86">
      <w:pPr>
        <w:pStyle w:val="Ttulo3"/>
      </w:pPr>
      <w:r>
        <w:t xml:space="preserve">4.4.4 </w:t>
      </w:r>
      <w:proofErr w:type="spellStart"/>
      <w:r>
        <w:t>Random</w:t>
      </w:r>
      <w:proofErr w:type="spellEnd"/>
      <w:r>
        <w:t xml:space="preserve"> Forest</w:t>
      </w:r>
    </w:p>
    <w:p w14:paraId="23DCDCC0" w14:textId="77777777" w:rsidR="00887F86" w:rsidRPr="00887F86" w:rsidRDefault="00887F86" w:rsidP="00887F86"/>
    <w:p w14:paraId="3F18A9FC" w14:textId="21697927" w:rsidR="00AC0C49" w:rsidRPr="00AC0C49" w:rsidRDefault="00ED5E87" w:rsidP="00AC0C49">
      <w:r>
        <w:t xml:space="preserve">Explicación de como se ha generado </w:t>
      </w:r>
      <w:r w:rsidR="009664F6">
        <w:t xml:space="preserve">los distintos modelos. </w:t>
      </w:r>
      <w:proofErr w:type="spellStart"/>
      <w:r w:rsidR="009664F6">
        <w:t>Subdatasets</w:t>
      </w:r>
      <w:proofErr w:type="spellEnd"/>
      <w:r w:rsidR="009664F6">
        <w:t xml:space="preserve"> utilizados (penaltis y no penaltis, con pase previo y sin…). Explicar creación de modelo de Regresión logística y del modelo </w:t>
      </w:r>
      <w:proofErr w:type="spellStart"/>
      <w:r w:rsidR="009664F6">
        <w:t>XGBoost</w:t>
      </w:r>
      <w:proofErr w:type="spellEnd"/>
      <w:r w:rsidR="009664F6">
        <w:t>.</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31" w:name="_Toc81067968"/>
      <w:r>
        <w:lastRenderedPageBreak/>
        <w:t>5</w:t>
      </w:r>
      <w:r w:rsidR="00E464E0" w:rsidRPr="008037ED">
        <w:t>. Desarrollo específico de la contribución</w:t>
      </w:r>
      <w:bookmarkEnd w:id="126"/>
      <w:bookmarkEnd w:id="127"/>
      <w:bookmarkEnd w:id="128"/>
      <w:bookmarkEnd w:id="129"/>
      <w:bookmarkEnd w:id="131"/>
    </w:p>
    <w:p w14:paraId="5B978F39" w14:textId="5748DC39" w:rsidR="00072E74" w:rsidRDefault="005606D1" w:rsidP="00112650">
      <w:pPr>
        <w:tabs>
          <w:tab w:val="right" w:pos="9498"/>
        </w:tabs>
        <w:spacing w:after="0"/>
        <w:rPr>
          <w:rFonts w:eastAsia="Times New Roman" w:cs="Arial"/>
          <w:lang w:eastAsia="es-ES"/>
        </w:rPr>
      </w:pPr>
      <w:r>
        <w:rPr>
          <w:rFonts w:eastAsia="Times New Roman" w:cs="Arial"/>
          <w:lang w:eastAsia="es-ES"/>
        </w:rPr>
        <w:t>Explicar resultados obtenidos y comparaciones</w:t>
      </w:r>
    </w:p>
    <w:p w14:paraId="6633D415" w14:textId="77777777" w:rsidR="006A6A78" w:rsidRDefault="006A6A78"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32" w:name="_Toc432240309"/>
      <w:bookmarkStart w:id="133" w:name="_Toc432504698"/>
      <w:bookmarkStart w:id="134" w:name="_Toc435459317"/>
      <w:bookmarkStart w:id="135" w:name="_Toc435460091"/>
      <w:bookmarkStart w:id="136" w:name="_Toc435460324"/>
      <w:bookmarkStart w:id="137" w:name="_Toc435460389"/>
      <w:bookmarkStart w:id="138" w:name="_Toc435460653"/>
      <w:bookmarkStart w:id="139" w:name="_Toc435460772"/>
      <w:bookmarkStart w:id="140" w:name="_Toc435462179"/>
      <w:bookmarkStart w:id="141" w:name="_Toc437557504"/>
      <w:bookmarkStart w:id="142" w:name="_Toc439968623"/>
      <w:bookmarkStart w:id="143" w:name="_Toc439969758"/>
      <w:bookmarkStart w:id="144" w:name="_Toc441233912"/>
      <w:r>
        <w:br w:type="page"/>
      </w:r>
    </w:p>
    <w:p w14:paraId="0247F2DE" w14:textId="5717F776" w:rsidR="00E464E0" w:rsidRPr="008037ED" w:rsidRDefault="008950E0" w:rsidP="007B2C11">
      <w:pPr>
        <w:pStyle w:val="Ttulo1"/>
      </w:pPr>
      <w:bookmarkStart w:id="145" w:name="_Toc81067969"/>
      <w:r>
        <w:lastRenderedPageBreak/>
        <w:t>6</w:t>
      </w:r>
      <w:r w:rsidR="00E464E0" w:rsidRPr="008037ED">
        <w:t>. Conclusiones</w:t>
      </w:r>
      <w:bookmarkEnd w:id="132"/>
      <w:bookmarkEnd w:id="133"/>
      <w:bookmarkEnd w:id="134"/>
      <w:bookmarkEnd w:id="135"/>
      <w:bookmarkEnd w:id="136"/>
      <w:bookmarkEnd w:id="137"/>
      <w:bookmarkEnd w:id="138"/>
      <w:bookmarkEnd w:id="139"/>
      <w:bookmarkEnd w:id="140"/>
      <w:bookmarkEnd w:id="141"/>
      <w:bookmarkEnd w:id="142"/>
      <w:bookmarkEnd w:id="143"/>
      <w:bookmarkEnd w:id="144"/>
      <w:r w:rsidR="00572843">
        <w:t xml:space="preserve"> y trabajo futuro</w:t>
      </w:r>
      <w:bookmarkEnd w:id="145"/>
    </w:p>
    <w:p w14:paraId="1D3CE054" w14:textId="5D0DC0B9" w:rsidR="00572843" w:rsidRPr="00572843" w:rsidRDefault="008950E0" w:rsidP="00572843">
      <w:pPr>
        <w:pStyle w:val="Ttulo2"/>
        <w:rPr>
          <w:rFonts w:eastAsia="Times New Roman"/>
          <w:lang w:eastAsia="es-ES"/>
        </w:rPr>
      </w:pPr>
      <w:bookmarkStart w:id="146" w:name="_Toc81067970"/>
      <w:r>
        <w:rPr>
          <w:rFonts w:eastAsia="Times New Roman"/>
          <w:lang w:eastAsia="es-ES"/>
        </w:rPr>
        <w:t>6</w:t>
      </w:r>
      <w:r w:rsidR="00572843" w:rsidRPr="00572843">
        <w:rPr>
          <w:rFonts w:eastAsia="Times New Roman"/>
          <w:lang w:eastAsia="es-ES"/>
        </w:rPr>
        <w:t>.1. Conclusiones</w:t>
      </w:r>
      <w:bookmarkEnd w:id="146"/>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47" w:name="_Toc81067971"/>
      <w:r>
        <w:rPr>
          <w:rFonts w:eastAsia="Times New Roman"/>
          <w:lang w:eastAsia="es-ES"/>
        </w:rPr>
        <w:t>6</w:t>
      </w:r>
      <w:r w:rsidR="00572843" w:rsidRPr="00572843">
        <w:rPr>
          <w:rFonts w:eastAsia="Times New Roman"/>
          <w:lang w:eastAsia="es-ES"/>
        </w:rPr>
        <w:t>.2. Líneas de trabajo futuro</w:t>
      </w:r>
      <w:bookmarkEnd w:id="147"/>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48" w:name="_Toc441233913"/>
      <w:r>
        <w:rPr>
          <w:rFonts w:cs="Arial"/>
        </w:rPr>
        <w:br w:type="page"/>
      </w:r>
      <w:bookmarkEnd w:id="148"/>
    </w:p>
    <w:bookmarkStart w:id="149" w:name="_Toc81067972"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664F6" w:rsidRDefault="008950E0">
          <w:pPr>
            <w:pStyle w:val="Ttulo1"/>
            <w:rPr>
              <w:lang w:val="en-US"/>
            </w:rPr>
          </w:pPr>
          <w:r w:rsidRPr="009664F6">
            <w:rPr>
              <w:lang w:val="en-US"/>
            </w:rPr>
            <w:t>7</w:t>
          </w:r>
          <w:r w:rsidR="00E67AB1" w:rsidRPr="009664F6">
            <w:rPr>
              <w:lang w:val="en-US"/>
            </w:rPr>
            <w:t xml:space="preserve">. </w:t>
          </w:r>
          <w:proofErr w:type="spellStart"/>
          <w:r w:rsidR="00E67AB1" w:rsidRPr="009664F6">
            <w:rPr>
              <w:lang w:val="en-US"/>
            </w:rPr>
            <w:t>Bibliografía</w:t>
          </w:r>
          <w:bookmarkEnd w:id="149"/>
          <w:proofErr w:type="spellEnd"/>
        </w:p>
        <w:sdt>
          <w:sdtPr>
            <w:rPr>
              <w:rFonts w:eastAsiaTheme="minorHAnsi" w:cstheme="minorBidi"/>
              <w:lang w:val="es-ES_tradnl"/>
            </w:rPr>
            <w:id w:val="111145805"/>
            <w:bibliography/>
          </w:sdtPr>
          <w:sdtEndPr>
            <w:rPr>
              <w:lang w:val="es-ES"/>
            </w:rPr>
          </w:sdtEndPr>
          <w:sdtContent>
            <w:p w14:paraId="0C53A60B" w14:textId="77777777" w:rsidR="00FE40FE" w:rsidRPr="00FE40FE" w:rsidRDefault="00D97405" w:rsidP="00FE40FE">
              <w:pPr>
                <w:pStyle w:val="Bibliografa"/>
                <w:rPr>
                  <w:rFonts w:cs="Arial"/>
                  <w:lang w:val="en-US"/>
                </w:rPr>
              </w:pPr>
              <w:r w:rsidRPr="00D97405">
                <w:rPr>
                  <w:b/>
                  <w:bCs/>
                </w:rPr>
                <w:fldChar w:fldCharType="begin"/>
              </w:r>
              <w:r w:rsidR="002F33A5">
                <w:rPr>
                  <w:b/>
                  <w:bCs/>
                  <w:lang w:val="en-US"/>
                </w:rPr>
                <w:instrText xml:space="preserve"> ADDIN ZOTERO_BIBL {"uncited":[],"omitted":[],"custom":[]} CSL_BIBLIOGRAPHY </w:instrText>
              </w:r>
              <w:r w:rsidRPr="00D97405">
                <w:rPr>
                  <w:b/>
                  <w:bCs/>
                </w:rPr>
                <w:fldChar w:fldCharType="separate"/>
              </w:r>
              <w:r w:rsidR="00FE40FE" w:rsidRPr="00FE40FE">
                <w:rPr>
                  <w:rFonts w:cs="Arial"/>
                  <w:lang w:val="en-US"/>
                </w:rPr>
                <w:t xml:space="preserve">11tegen11. (2015, </w:t>
              </w:r>
              <w:proofErr w:type="spellStart"/>
              <w:r w:rsidR="00FE40FE" w:rsidRPr="00FE40FE">
                <w:rPr>
                  <w:rFonts w:cs="Arial"/>
                  <w:lang w:val="en-US"/>
                </w:rPr>
                <w:t>octubre</w:t>
              </w:r>
              <w:proofErr w:type="spellEnd"/>
              <w:r w:rsidR="00FE40FE" w:rsidRPr="00FE40FE">
                <w:rPr>
                  <w:rFonts w:cs="Arial"/>
                  <w:lang w:val="en-US"/>
                </w:rPr>
                <w:t xml:space="preserve"> 31). Arsenal pulled away in the 2nd half. Their defensive numbers look very impressive again. But what’s up with Swansea? Https://t.co/LKXVcvCaRT [Tweet]. </w:t>
              </w:r>
              <w:r w:rsidR="00FE40FE" w:rsidRPr="00FE40FE">
                <w:rPr>
                  <w:rFonts w:cs="Arial"/>
                  <w:i/>
                  <w:iCs/>
                  <w:lang w:val="en-US"/>
                </w:rPr>
                <w:t>@11tegen11</w:t>
              </w:r>
              <w:r w:rsidR="00FE40FE" w:rsidRPr="00FE40FE">
                <w:rPr>
                  <w:rFonts w:cs="Arial"/>
                  <w:lang w:val="en-US"/>
                </w:rPr>
                <w:t>. https://twitter.com/11tegen11/status/660510093365129216/photo/1</w:t>
              </w:r>
            </w:p>
            <w:p w14:paraId="0015BAE2" w14:textId="77777777" w:rsidR="00FE40FE" w:rsidRPr="00FE40FE" w:rsidRDefault="00FE40FE" w:rsidP="00FE40FE">
              <w:pPr>
                <w:pStyle w:val="Bibliografa"/>
                <w:rPr>
                  <w:rFonts w:cs="Arial"/>
                </w:rPr>
              </w:pPr>
              <w:r w:rsidRPr="00FE40FE">
                <w:rPr>
                  <w:rFonts w:cs="Arial"/>
                </w:rPr>
                <w:t xml:space="preserve">Alonso Fernández, A. M. (2006). </w:t>
              </w:r>
              <w:r w:rsidRPr="00FE40FE">
                <w:rPr>
                  <w:rFonts w:cs="Arial"/>
                  <w:i/>
                  <w:iCs/>
                </w:rPr>
                <w:t>Introducción a la regresión logística</w:t>
              </w:r>
              <w:r w:rsidRPr="00FE40FE">
                <w:rPr>
                  <w:rFonts w:cs="Arial"/>
                </w:rPr>
                <w:t>. http://halweb.uc3m.es/esp/Personal/personas/amalonso/esp/bstat-tema9.pdf</w:t>
              </w:r>
            </w:p>
            <w:p w14:paraId="5CAF1D22" w14:textId="77777777" w:rsidR="00FE40FE" w:rsidRPr="00FE40FE" w:rsidRDefault="00FE40FE" w:rsidP="00FE40FE">
              <w:pPr>
                <w:pStyle w:val="Bibliografa"/>
                <w:rPr>
                  <w:rFonts w:cs="Arial"/>
                </w:rPr>
              </w:pPr>
              <w:r w:rsidRPr="00FE40FE">
                <w:rPr>
                  <w:rFonts w:cs="Arial"/>
                </w:rPr>
                <w:t xml:space="preserve">Amat Rodrigo, J. (2016, agosto). </w:t>
              </w:r>
              <w:r w:rsidRPr="00FE40FE">
                <w:rPr>
                  <w:rFonts w:cs="Arial"/>
                  <w:i/>
                  <w:iCs/>
                </w:rPr>
                <w:t>Regresión logística simple y múltiple</w:t>
              </w:r>
              <w:r w:rsidRPr="00FE40FE">
                <w:rPr>
                  <w:rFonts w:cs="Arial"/>
                </w:rPr>
                <w:t>. https://www.cienciadedatos.net/documentos/27_regresion_logistica_simple_y_multiple</w:t>
              </w:r>
            </w:p>
            <w:p w14:paraId="44FD8190" w14:textId="77777777" w:rsidR="00FE40FE" w:rsidRPr="00FE40FE" w:rsidRDefault="00FE40FE" w:rsidP="00FE40FE">
              <w:pPr>
                <w:pStyle w:val="Bibliografa"/>
                <w:rPr>
                  <w:rFonts w:cs="Arial"/>
                  <w:lang w:val="en-US"/>
                </w:rPr>
              </w:pPr>
              <w:r w:rsidRPr="00FE40FE">
                <w:rPr>
                  <w:rFonts w:cs="Arial"/>
                  <w:lang w:val="en-US"/>
                </w:rPr>
                <w:t xml:space="preserve">Andersen, K. (2021, </w:t>
              </w:r>
              <w:proofErr w:type="spellStart"/>
              <w:r w:rsidRPr="00FE40FE">
                <w:rPr>
                  <w:rFonts w:cs="Arial"/>
                  <w:lang w:val="en-US"/>
                </w:rPr>
                <w:t>marzo</w:t>
              </w:r>
              <w:proofErr w:type="spellEnd"/>
              <w:r w:rsidRPr="00FE40FE">
                <w:rPr>
                  <w:rFonts w:cs="Arial"/>
                  <w:lang w:val="en-US"/>
                </w:rPr>
                <w:t xml:space="preserve"> 13). Interview: The creator of </w:t>
              </w:r>
              <w:proofErr w:type="spellStart"/>
              <w:r w:rsidRPr="00FE40FE">
                <w:rPr>
                  <w:rFonts w:cs="Arial"/>
                  <w:lang w:val="en-US"/>
                </w:rPr>
                <w:t>OptaJoe</w:t>
              </w:r>
              <w:proofErr w:type="spellEnd"/>
              <w:r w:rsidRPr="00FE40FE">
                <w:rPr>
                  <w:rFonts w:cs="Arial"/>
                  <w:lang w:val="en-US"/>
                </w:rPr>
                <w:t xml:space="preserve"> and how </w:t>
              </w:r>
              <w:proofErr w:type="spellStart"/>
              <w:r w:rsidRPr="00FE40FE">
                <w:rPr>
                  <w:rFonts w:cs="Arial"/>
                  <w:lang w:val="en-US"/>
                </w:rPr>
                <w:t>xG</w:t>
              </w:r>
              <w:proofErr w:type="spellEnd"/>
              <w:r w:rsidRPr="00FE40FE">
                <w:rPr>
                  <w:rFonts w:cs="Arial"/>
                  <w:lang w:val="en-US"/>
                </w:rPr>
                <w:t xml:space="preserve"> came about. </w:t>
              </w:r>
              <w:r w:rsidRPr="00FE40FE">
                <w:rPr>
                  <w:rFonts w:cs="Arial"/>
                  <w:i/>
                  <w:iCs/>
                  <w:lang w:val="en-US"/>
                </w:rPr>
                <w:t>A Word of Arsenal</w:t>
              </w:r>
              <w:r w:rsidRPr="00FE40FE">
                <w:rPr>
                  <w:rFonts w:cs="Arial"/>
                  <w:lang w:val="en-US"/>
                </w:rPr>
                <w:t>. https://awordofarsenal.com/2021/03/13/interview-the-creator-of-optajoe-and-how-xg-came-about/</w:t>
              </w:r>
            </w:p>
            <w:p w14:paraId="4C603B1E" w14:textId="77777777" w:rsidR="00FE40FE" w:rsidRPr="00FE40FE" w:rsidRDefault="00FE40FE" w:rsidP="00FE40FE">
              <w:pPr>
                <w:pStyle w:val="Bibliografa"/>
                <w:rPr>
                  <w:rFonts w:cs="Arial"/>
                  <w:lang w:val="en-US"/>
                </w:rPr>
              </w:pPr>
              <w:r w:rsidRPr="00FE40FE">
                <w:rPr>
                  <w:rFonts w:cs="Arial"/>
                  <w:lang w:val="en-US"/>
                </w:rPr>
                <w:t xml:space="preserve">Barnett, V., &amp; Hilditch, S. (1993). The Effect of an Artificial Pitch Surface on Home Team Performance in Football (Soccer). </w:t>
              </w:r>
              <w:r w:rsidRPr="00FE40FE">
                <w:rPr>
                  <w:rFonts w:cs="Arial"/>
                  <w:i/>
                  <w:iCs/>
                  <w:lang w:val="en-US"/>
                </w:rPr>
                <w:t>Journal of the Royal Statistical Society. Series A (Statistics in Society)</w:t>
              </w:r>
              <w:r w:rsidRPr="00FE40FE">
                <w:rPr>
                  <w:rFonts w:cs="Arial"/>
                  <w:lang w:val="en-US"/>
                </w:rPr>
                <w:t xml:space="preserve">, </w:t>
              </w:r>
              <w:r w:rsidRPr="00FE40FE">
                <w:rPr>
                  <w:rFonts w:cs="Arial"/>
                  <w:i/>
                  <w:iCs/>
                  <w:lang w:val="en-US"/>
                </w:rPr>
                <w:t>156</w:t>
              </w:r>
              <w:r w:rsidRPr="00FE40FE">
                <w:rPr>
                  <w:rFonts w:cs="Arial"/>
                  <w:lang w:val="en-US"/>
                </w:rPr>
                <w:t>(1), 39-50. https://doi.org/10.2307/2982859</w:t>
              </w:r>
            </w:p>
            <w:p w14:paraId="22C8C485" w14:textId="77777777" w:rsidR="00FE40FE" w:rsidRPr="00FE40FE" w:rsidRDefault="00FE40FE" w:rsidP="00FE40FE">
              <w:pPr>
                <w:pStyle w:val="Bibliografa"/>
                <w:rPr>
                  <w:rFonts w:cs="Arial"/>
                  <w:lang w:val="en-US"/>
                </w:rPr>
              </w:pPr>
              <w:r w:rsidRPr="00FE40FE">
                <w:rPr>
                  <w:rFonts w:cs="Arial"/>
                  <w:lang w:val="en-US"/>
                </w:rPr>
                <w:t xml:space="preserve">Blum, J. (2017, </w:t>
              </w:r>
              <w:proofErr w:type="spellStart"/>
              <w:r w:rsidRPr="00FE40FE">
                <w:rPr>
                  <w:rFonts w:cs="Arial"/>
                  <w:lang w:val="en-US"/>
                </w:rPr>
                <w:t>octubre</w:t>
              </w:r>
              <w:proofErr w:type="spellEnd"/>
              <w:r w:rsidRPr="00FE40FE">
                <w:rPr>
                  <w:rFonts w:cs="Arial"/>
                  <w:lang w:val="en-US"/>
                </w:rPr>
                <w:t xml:space="preserve"> 27). Using Neural Networks to calculate Expected Goals. </w:t>
              </w:r>
              <w:r w:rsidRPr="00FE40FE">
                <w:rPr>
                  <w:rFonts w:cs="Arial"/>
                  <w:i/>
                  <w:iCs/>
                  <w:lang w:val="en-US"/>
                </w:rPr>
                <w:t>Jon Blum</w:t>
              </w:r>
              <w:r w:rsidRPr="00FE40FE">
                <w:rPr>
                  <w:rFonts w:cs="Arial"/>
                  <w:lang w:val="en-US"/>
                </w:rPr>
                <w:t>. https://jonblum.wordpress.com/2017/10/27/using-neural-networks-to-calculate-expected-goals/</w:t>
              </w:r>
            </w:p>
            <w:p w14:paraId="0B27D4E6" w14:textId="77777777" w:rsidR="00FE40FE" w:rsidRPr="00FE40FE" w:rsidRDefault="00FE40FE" w:rsidP="00FE40FE">
              <w:pPr>
                <w:pStyle w:val="Bibliografa"/>
                <w:rPr>
                  <w:rFonts w:cs="Arial"/>
                  <w:lang w:val="en-US"/>
                </w:rPr>
              </w:pPr>
              <w:proofErr w:type="spellStart"/>
              <w:r w:rsidRPr="00FE40FE">
                <w:rPr>
                  <w:rFonts w:cs="Arial"/>
                  <w:lang w:val="en-US"/>
                </w:rPr>
                <w:t>Brener</w:t>
              </w:r>
              <w:proofErr w:type="spellEnd"/>
              <w:r w:rsidRPr="00FE40FE">
                <w:rPr>
                  <w:rFonts w:cs="Arial"/>
                  <w:lang w:val="en-US"/>
                </w:rPr>
                <w:t xml:space="preserve">, A. (2017). </w:t>
              </w:r>
              <w:r w:rsidRPr="00FE40FE">
                <w:rPr>
                  <w:rFonts w:cs="Arial"/>
                  <w:i/>
                  <w:iCs/>
                  <w:lang w:val="en-US"/>
                </w:rPr>
                <w:t>Expected Goals Model</w:t>
              </w:r>
              <w:r w:rsidRPr="00FE40FE">
                <w:rPr>
                  <w:rFonts w:cs="Arial"/>
                  <w:lang w:val="en-US"/>
                </w:rPr>
                <w:t xml:space="preserve"> [Python]. https://github.com/andrebrener/expected_goals</w:t>
              </w:r>
            </w:p>
            <w:p w14:paraId="121F1FF9" w14:textId="77777777" w:rsidR="00FE40FE" w:rsidRPr="00FE40FE" w:rsidRDefault="00FE40FE" w:rsidP="00FE40FE">
              <w:pPr>
                <w:pStyle w:val="Bibliografa"/>
                <w:rPr>
                  <w:rFonts w:cs="Arial"/>
                </w:rPr>
              </w:pPr>
              <w:r w:rsidRPr="00FE40FE">
                <w:rPr>
                  <w:rFonts w:cs="Arial"/>
                </w:rPr>
                <w:t>Coronis, A. (2021, mayo 3). Los “</w:t>
              </w:r>
              <w:proofErr w:type="spellStart"/>
              <w:r w:rsidRPr="00FE40FE">
                <w:rPr>
                  <w:rFonts w:cs="Arial"/>
                </w:rPr>
                <w:t>expected</w:t>
              </w:r>
              <w:proofErr w:type="spellEnd"/>
              <w:r w:rsidRPr="00FE40FE">
                <w:rPr>
                  <w:rFonts w:cs="Arial"/>
                </w:rPr>
                <w:t xml:space="preserve"> </w:t>
              </w:r>
              <w:proofErr w:type="spellStart"/>
              <w:r w:rsidRPr="00FE40FE">
                <w:rPr>
                  <w:rFonts w:cs="Arial"/>
                </w:rPr>
                <w:t>goals</w:t>
              </w:r>
              <w:proofErr w:type="spellEnd"/>
              <w:r w:rsidRPr="00FE40FE">
                <w:rPr>
                  <w:rFonts w:cs="Arial"/>
                </w:rPr>
                <w:t xml:space="preserve">”, la métrica de moda del análisis </w:t>
              </w:r>
              <w:proofErr w:type="spellStart"/>
              <w:r w:rsidRPr="00FE40FE">
                <w:rPr>
                  <w:rFonts w:cs="Arial"/>
                </w:rPr>
                <w:t>big</w:t>
              </w:r>
              <w:proofErr w:type="spellEnd"/>
              <w:r w:rsidRPr="00FE40FE">
                <w:rPr>
                  <w:rFonts w:cs="Arial"/>
                </w:rPr>
                <w:t xml:space="preserve"> data. </w:t>
              </w:r>
              <w:r w:rsidRPr="00FE40FE">
                <w:rPr>
                  <w:rFonts w:cs="Arial"/>
                  <w:i/>
                  <w:iCs/>
                </w:rPr>
                <w:t>Futbol Sapiens</w:t>
              </w:r>
              <w:r w:rsidRPr="00FE40FE">
                <w:rPr>
                  <w:rFonts w:cs="Arial"/>
                </w:rPr>
                <w:t>. https://www.futbolsapiens.com/mas-sapiens/los-expected-goals-la-metrica-de-moda-del-analisis-big-data/</w:t>
              </w:r>
            </w:p>
            <w:p w14:paraId="4F1A5192" w14:textId="77777777" w:rsidR="00FE40FE" w:rsidRPr="00FE40FE" w:rsidRDefault="00FE40FE" w:rsidP="00FE40FE">
              <w:pPr>
                <w:pStyle w:val="Bibliografa"/>
                <w:rPr>
                  <w:rFonts w:cs="Arial"/>
                </w:rPr>
              </w:pPr>
              <w:r w:rsidRPr="00FE40FE">
                <w:rPr>
                  <w:rFonts w:cs="Arial"/>
                </w:rPr>
                <w:t xml:space="preserve">De Torres, A. (2021, enero). </w:t>
              </w:r>
              <w:r w:rsidRPr="00FE40FE">
                <w:rPr>
                  <w:rFonts w:cs="Arial"/>
                  <w:i/>
                  <w:iCs/>
                </w:rPr>
                <w:t>¿Cómo funciona el Big Data en fútbol?</w:t>
              </w:r>
              <w:r w:rsidRPr="00FE40FE">
                <w:rPr>
                  <w:rFonts w:cs="Arial"/>
                </w:rPr>
                <w:t xml:space="preserve"> [Educativa]. ESIC. https://www.esic.edu/rethink/tecnologia/big-data-en-futbol</w:t>
              </w:r>
            </w:p>
            <w:p w14:paraId="3FB83E22" w14:textId="77777777" w:rsidR="00FE40FE" w:rsidRPr="00FE40FE" w:rsidRDefault="00FE40FE" w:rsidP="00FE40FE">
              <w:pPr>
                <w:pStyle w:val="Bibliografa"/>
                <w:rPr>
                  <w:rFonts w:cs="Arial"/>
                  <w:lang w:val="en-US"/>
                </w:rPr>
              </w:pPr>
              <w:proofErr w:type="spellStart"/>
              <w:r w:rsidRPr="00FE40FE">
                <w:rPr>
                  <w:rFonts w:cs="Arial"/>
                  <w:lang w:val="en-US"/>
                </w:rPr>
                <w:lastRenderedPageBreak/>
                <w:t>Eggels</w:t>
              </w:r>
              <w:proofErr w:type="spellEnd"/>
              <w:r w:rsidRPr="00FE40FE">
                <w:rPr>
                  <w:rFonts w:cs="Arial"/>
                  <w:lang w:val="en-US"/>
                </w:rPr>
                <w:t xml:space="preserve">, H. P. H. (2016). </w:t>
              </w:r>
              <w:r w:rsidRPr="00FE40FE">
                <w:rPr>
                  <w:rFonts w:cs="Arial"/>
                  <w:i/>
                  <w:iCs/>
                  <w:lang w:val="en-US"/>
                </w:rPr>
                <w:t>Expected Goals in Soccer: Explaining Match Results using Predictive Analytic</w:t>
              </w:r>
              <w:r w:rsidRPr="00FE40FE">
                <w:rPr>
                  <w:rFonts w:cs="Arial"/>
                  <w:lang w:val="en-US"/>
                </w:rPr>
                <w:t xml:space="preserve"> [Eindhoven University of Technology]. https://pure.tue.nl/ws/portalfiles/portal/46945853</w:t>
              </w:r>
            </w:p>
            <w:p w14:paraId="1A346E01" w14:textId="77777777" w:rsidR="00FE40FE" w:rsidRPr="00FE40FE" w:rsidRDefault="00FE40FE" w:rsidP="00FE40FE">
              <w:pPr>
                <w:pStyle w:val="Bibliografa"/>
                <w:rPr>
                  <w:rFonts w:cs="Arial"/>
                  <w:lang w:val="en-US"/>
                </w:rPr>
              </w:pPr>
              <w:r w:rsidRPr="00FE40FE">
                <w:rPr>
                  <w:rFonts w:cs="Arial"/>
                  <w:lang w:val="en-US"/>
                </w:rPr>
                <w:t xml:space="preserve">Friends of Tracking. (2020, mayo 8). </w:t>
              </w:r>
              <w:r w:rsidRPr="00FE40FE">
                <w:rPr>
                  <w:rFonts w:cs="Arial"/>
                  <w:i/>
                  <w:iCs/>
                  <w:lang w:val="en-US"/>
                </w:rPr>
                <w:t>The Ultimate Guide to Expected Goals</w:t>
              </w:r>
              <w:r w:rsidRPr="00FE40FE">
                <w:rPr>
                  <w:rFonts w:cs="Arial"/>
                  <w:lang w:val="en-US"/>
                </w:rPr>
                <w:t>. https://www.youtube.com/watch?v=310_eW0hUqQ&amp;t=1101s</w:t>
              </w:r>
            </w:p>
            <w:p w14:paraId="686CD30F" w14:textId="77777777" w:rsidR="00FE40FE" w:rsidRPr="00FE40FE" w:rsidRDefault="00FE40FE" w:rsidP="00FE40FE">
              <w:pPr>
                <w:pStyle w:val="Bibliografa"/>
                <w:rPr>
                  <w:rFonts w:cs="Arial"/>
                </w:rPr>
              </w:pPr>
              <w:proofErr w:type="spellStart"/>
              <w:r w:rsidRPr="00FE40FE">
                <w:rPr>
                  <w:rFonts w:cs="Arial"/>
                </w:rPr>
                <w:t>Giacobbe</w:t>
              </w:r>
              <w:proofErr w:type="spellEnd"/>
              <w:r w:rsidRPr="00FE40FE">
                <w:rPr>
                  <w:rFonts w:cs="Arial"/>
                </w:rPr>
                <w:t xml:space="preserve">. (2016, septiembre 8). Un </w:t>
              </w:r>
              <w:proofErr w:type="spellStart"/>
              <w:r w:rsidRPr="00FE40FE">
                <w:rPr>
                  <w:rFonts w:cs="Arial"/>
                </w:rPr>
                <w:t>nuovo</w:t>
              </w:r>
              <w:proofErr w:type="spellEnd"/>
              <w:r w:rsidRPr="00FE40FE">
                <w:rPr>
                  <w:rFonts w:cs="Arial"/>
                </w:rPr>
                <w:t xml:space="preserve"> </w:t>
              </w:r>
              <w:proofErr w:type="spellStart"/>
              <w:r w:rsidRPr="00FE40FE">
                <w:rPr>
                  <w:rFonts w:cs="Arial"/>
                </w:rPr>
                <w:t>modello</w:t>
              </w:r>
              <w:proofErr w:type="spellEnd"/>
              <w:r w:rsidRPr="00FE40FE">
                <w:rPr>
                  <w:rFonts w:cs="Arial"/>
                </w:rPr>
                <w:t xml:space="preserve"> di </w:t>
              </w:r>
              <w:proofErr w:type="spellStart"/>
              <w:r w:rsidRPr="00FE40FE">
                <w:rPr>
                  <w:rFonts w:cs="Arial"/>
                </w:rPr>
                <w:t>Expected</w:t>
              </w:r>
              <w:proofErr w:type="spellEnd"/>
              <w:r w:rsidRPr="00FE40FE">
                <w:rPr>
                  <w:rFonts w:cs="Arial"/>
                </w:rPr>
                <w:t xml:space="preserve"> </w:t>
              </w:r>
              <w:proofErr w:type="spellStart"/>
              <w:r w:rsidRPr="00FE40FE">
                <w:rPr>
                  <w:rFonts w:cs="Arial"/>
                </w:rPr>
                <w:t>Goals</w:t>
              </w:r>
              <w:proofErr w:type="spellEnd"/>
              <w:r w:rsidRPr="00FE40FE">
                <w:rPr>
                  <w:rFonts w:cs="Arial"/>
                </w:rPr>
                <w:t xml:space="preserve">. </w:t>
              </w:r>
              <w:proofErr w:type="spellStart"/>
              <w:r w:rsidRPr="00FE40FE">
                <w:rPr>
                  <w:rFonts w:cs="Arial"/>
                  <w:i/>
                  <w:iCs/>
                </w:rPr>
                <w:t>L’Ultimo</w:t>
              </w:r>
              <w:proofErr w:type="spellEnd"/>
              <w:r w:rsidRPr="00FE40FE">
                <w:rPr>
                  <w:rFonts w:cs="Arial"/>
                  <w:i/>
                  <w:iCs/>
                </w:rPr>
                <w:t xml:space="preserve"> </w:t>
              </w:r>
              <w:proofErr w:type="spellStart"/>
              <w:r w:rsidRPr="00FE40FE">
                <w:rPr>
                  <w:rFonts w:cs="Arial"/>
                  <w:i/>
                  <w:iCs/>
                </w:rPr>
                <w:t>Uomo</w:t>
              </w:r>
              <w:proofErr w:type="spellEnd"/>
              <w:r w:rsidRPr="00FE40FE">
                <w:rPr>
                  <w:rFonts w:cs="Arial"/>
                </w:rPr>
                <w:t>. https://www.ultimouomo.com/un-nuovo-modello-di-expected-goals/</w:t>
              </w:r>
            </w:p>
            <w:p w14:paraId="31E9D738" w14:textId="77777777" w:rsidR="00FE40FE" w:rsidRPr="00FE40FE" w:rsidRDefault="00FE40FE" w:rsidP="00FE40FE">
              <w:pPr>
                <w:pStyle w:val="Bibliografa"/>
                <w:rPr>
                  <w:rFonts w:cs="Arial"/>
                  <w:lang w:val="en-US"/>
                </w:rPr>
              </w:pPr>
              <w:r w:rsidRPr="00FE40FE">
                <w:rPr>
                  <w:rFonts w:cs="Arial"/>
                  <w:lang w:val="en-US"/>
                </w:rPr>
                <w:t xml:space="preserve">Goodman. (2018a, </w:t>
              </w:r>
              <w:proofErr w:type="spellStart"/>
              <w:r w:rsidRPr="00FE40FE">
                <w:rPr>
                  <w:rFonts w:cs="Arial"/>
                  <w:lang w:val="en-US"/>
                </w:rPr>
                <w:t>noviembre</w:t>
              </w:r>
              <w:proofErr w:type="spellEnd"/>
              <w:r w:rsidRPr="00FE40FE">
                <w:rPr>
                  <w:rFonts w:cs="Arial"/>
                  <w:lang w:val="en-US"/>
                </w:rPr>
                <w:t xml:space="preserve"> 12). </w:t>
              </w:r>
              <w:r w:rsidRPr="00FE40FE">
                <w:rPr>
                  <w:rFonts w:cs="Arial"/>
                  <w:i/>
                  <w:iCs/>
                  <w:lang w:val="en-US"/>
                </w:rPr>
                <w:t>A New Way to Measure Keepers’ Shot Stopping: Post-Shot Expected Goals</w:t>
              </w:r>
              <w:r w:rsidRPr="00FE40FE">
                <w:rPr>
                  <w:rFonts w:cs="Arial"/>
                  <w:lang w:val="en-US"/>
                </w:rPr>
                <w:t xml:space="preserve">. </w:t>
              </w:r>
              <w:proofErr w:type="spellStart"/>
              <w:r w:rsidRPr="00FE40FE">
                <w:rPr>
                  <w:rFonts w:cs="Arial"/>
                  <w:lang w:val="en-US"/>
                </w:rPr>
                <w:t>StatsBomb</w:t>
              </w:r>
              <w:proofErr w:type="spellEnd"/>
              <w:r w:rsidRPr="00FE40FE">
                <w:rPr>
                  <w:rFonts w:cs="Arial"/>
                  <w:lang w:val="en-US"/>
                </w:rPr>
                <w:t>. https://statsbomb.com/2018/11/a-new-way-to-measure-keepers-shot-stopping-post-shot-expected-goals/</w:t>
              </w:r>
            </w:p>
            <w:p w14:paraId="72F240FA" w14:textId="77777777" w:rsidR="00FE40FE" w:rsidRPr="00FE40FE" w:rsidRDefault="00FE40FE" w:rsidP="00FE40FE">
              <w:pPr>
                <w:pStyle w:val="Bibliografa"/>
                <w:rPr>
                  <w:rFonts w:cs="Arial"/>
                  <w:lang w:val="en-US"/>
                </w:rPr>
              </w:pPr>
              <w:r w:rsidRPr="00FE40FE">
                <w:rPr>
                  <w:rFonts w:cs="Arial"/>
                  <w:lang w:val="en-US"/>
                </w:rPr>
                <w:t xml:space="preserve">Goodman, M. (2018b, mayo 18). The Dual Life of Expected Goals (Part 2). </w:t>
              </w:r>
              <w:proofErr w:type="spellStart"/>
              <w:r w:rsidRPr="00FE40FE">
                <w:rPr>
                  <w:rFonts w:cs="Arial"/>
                  <w:i/>
                  <w:iCs/>
                  <w:lang w:val="en-US"/>
                </w:rPr>
                <w:t>StatsBomb</w:t>
              </w:r>
              <w:proofErr w:type="spellEnd"/>
              <w:r w:rsidRPr="00FE40FE">
                <w:rPr>
                  <w:rFonts w:cs="Arial"/>
                  <w:lang w:val="en-US"/>
                </w:rPr>
                <w:t>. https://statsbomb.com/2018/05/the-dual-life-of-expected-goals-part-2/</w:t>
              </w:r>
            </w:p>
            <w:p w14:paraId="52B3BB84" w14:textId="77777777" w:rsidR="00FE40FE" w:rsidRPr="00FE40FE" w:rsidRDefault="00FE40FE" w:rsidP="00FE40FE">
              <w:pPr>
                <w:pStyle w:val="Bibliografa"/>
                <w:rPr>
                  <w:rFonts w:cs="Arial"/>
                  <w:lang w:val="en-US"/>
                </w:rPr>
              </w:pPr>
              <w:r w:rsidRPr="00FE40FE">
                <w:rPr>
                  <w:rFonts w:cs="Arial"/>
                  <w:lang w:val="en-US"/>
                </w:rPr>
                <w:t xml:space="preserve">Green, S. (2012, </w:t>
              </w:r>
              <w:proofErr w:type="spellStart"/>
              <w:r w:rsidRPr="00FE40FE">
                <w:rPr>
                  <w:rFonts w:cs="Arial"/>
                  <w:lang w:val="en-US"/>
                </w:rPr>
                <w:t>abril</w:t>
              </w:r>
              <w:proofErr w:type="spellEnd"/>
              <w:r w:rsidRPr="00FE40FE">
                <w:rPr>
                  <w:rFonts w:cs="Arial"/>
                  <w:lang w:val="en-US"/>
                </w:rPr>
                <w:t xml:space="preserve"> 9). </w:t>
              </w:r>
              <w:r w:rsidRPr="00FE40FE">
                <w:rPr>
                  <w:rFonts w:cs="Arial"/>
                  <w:i/>
                  <w:iCs/>
                  <w:lang w:val="en-US"/>
                </w:rPr>
                <w:t xml:space="preserve">Assessing The Performance of Premier League </w:t>
              </w:r>
              <w:proofErr w:type="spellStart"/>
              <w:r w:rsidRPr="00FE40FE">
                <w:rPr>
                  <w:rFonts w:cs="Arial"/>
                  <w:i/>
                  <w:iCs/>
                  <w:lang w:val="en-US"/>
                </w:rPr>
                <w:t>Goalscorers</w:t>
              </w:r>
              <w:proofErr w:type="spellEnd"/>
              <w:r w:rsidRPr="00FE40FE">
                <w:rPr>
                  <w:rFonts w:cs="Arial"/>
                  <w:lang w:val="en-US"/>
                </w:rPr>
                <w:t>. Stats Perform. https://www.statsperform.com/resource/assessing-the-performance-of-premier-league-goalscorers/</w:t>
              </w:r>
            </w:p>
            <w:p w14:paraId="542DAB2A" w14:textId="77777777" w:rsidR="00FE40FE" w:rsidRPr="00FE40FE" w:rsidRDefault="00FE40FE" w:rsidP="00FE40FE">
              <w:pPr>
                <w:pStyle w:val="Bibliografa"/>
                <w:rPr>
                  <w:rFonts w:cs="Arial"/>
                  <w:lang w:val="en-US"/>
                </w:rPr>
              </w:pPr>
              <w:r w:rsidRPr="00FE40FE">
                <w:rPr>
                  <w:rFonts w:cs="Arial"/>
                  <w:lang w:val="en-US"/>
                </w:rPr>
                <w:t xml:space="preserve">Gregory, S. (2017, </w:t>
              </w:r>
              <w:proofErr w:type="spellStart"/>
              <w:r w:rsidRPr="00FE40FE">
                <w:rPr>
                  <w:rFonts w:cs="Arial"/>
                  <w:lang w:val="en-US"/>
                </w:rPr>
                <w:t>enero</w:t>
              </w:r>
              <w:proofErr w:type="spellEnd"/>
              <w:r w:rsidRPr="00FE40FE">
                <w:rPr>
                  <w:rFonts w:cs="Arial"/>
                  <w:lang w:val="en-US"/>
                </w:rPr>
                <w:t xml:space="preserve"> 30). </w:t>
              </w:r>
              <w:r w:rsidRPr="00FE40FE">
                <w:rPr>
                  <w:rFonts w:cs="Arial"/>
                  <w:i/>
                  <w:iCs/>
                  <w:lang w:val="en-US"/>
                </w:rPr>
                <w:t>Expected Goals in Context</w:t>
              </w:r>
              <w:r w:rsidRPr="00FE40FE">
                <w:rPr>
                  <w:rFonts w:cs="Arial"/>
                  <w:lang w:val="en-US"/>
                </w:rPr>
                <w:t>. Stats Perform. https://www.statsperform.com/resource/expected-goals-in-context/</w:t>
              </w:r>
            </w:p>
            <w:p w14:paraId="770C5FE4" w14:textId="77777777" w:rsidR="00FE40FE" w:rsidRPr="00FE40FE" w:rsidRDefault="00FE40FE" w:rsidP="00FE40FE">
              <w:pPr>
                <w:pStyle w:val="Bibliografa"/>
                <w:rPr>
                  <w:rFonts w:cs="Arial"/>
                  <w:lang w:val="en-US"/>
                </w:rPr>
              </w:pPr>
              <w:proofErr w:type="spellStart"/>
              <w:r w:rsidRPr="00FE40FE">
                <w:rPr>
                  <w:rFonts w:cs="Arial"/>
                  <w:lang w:val="en-US"/>
                </w:rPr>
                <w:t>Hedar</w:t>
              </w:r>
              <w:proofErr w:type="spellEnd"/>
              <w:r w:rsidRPr="00FE40FE">
                <w:rPr>
                  <w:rFonts w:cs="Arial"/>
                  <w:lang w:val="en-US"/>
                </w:rPr>
                <w:t xml:space="preserve">, S. (2020). </w:t>
              </w:r>
              <w:r w:rsidRPr="00FE40FE">
                <w:rPr>
                  <w:rFonts w:cs="Arial"/>
                  <w:i/>
                  <w:iCs/>
                  <w:lang w:val="en-US"/>
                </w:rPr>
                <w:t>Applying Machine Learning Methods to Predict the Outcome of Shots in Football</w:t>
              </w:r>
              <w:r w:rsidRPr="00FE40FE">
                <w:rPr>
                  <w:rFonts w:cs="Arial"/>
                  <w:lang w:val="en-US"/>
                </w:rPr>
                <w:t xml:space="preserve"> [Uppsala University]. https://www.diva-portal.org/smash/get/diva2:1448482/FULLTEXT01.pdf</w:t>
              </w:r>
            </w:p>
            <w:p w14:paraId="30C7B4C6" w14:textId="77777777" w:rsidR="00FE40FE" w:rsidRPr="00FE40FE" w:rsidRDefault="00FE40FE" w:rsidP="00FE40FE">
              <w:pPr>
                <w:pStyle w:val="Bibliografa"/>
                <w:rPr>
                  <w:rFonts w:cs="Arial"/>
                  <w:lang w:val="en-US"/>
                </w:rPr>
              </w:pPr>
              <w:r w:rsidRPr="00FE40FE">
                <w:rPr>
                  <w:rFonts w:cs="Arial"/>
                  <w:lang w:val="en-US"/>
                </w:rPr>
                <w:t xml:space="preserve">Knutson, T. (2020, </w:t>
              </w:r>
              <w:proofErr w:type="spellStart"/>
              <w:r w:rsidRPr="00FE40FE">
                <w:rPr>
                  <w:rFonts w:cs="Arial"/>
                  <w:lang w:val="en-US"/>
                </w:rPr>
                <w:t>julio</w:t>
              </w:r>
              <w:proofErr w:type="spellEnd"/>
              <w:r w:rsidRPr="00FE40FE">
                <w:rPr>
                  <w:rFonts w:cs="Arial"/>
                  <w:lang w:val="en-US"/>
                </w:rPr>
                <w:t xml:space="preserve"> 31). </w:t>
              </w:r>
              <w:proofErr w:type="spellStart"/>
              <w:r w:rsidRPr="00FE40FE">
                <w:rPr>
                  <w:rFonts w:cs="Arial"/>
                  <w:lang w:val="en-US"/>
                </w:rPr>
                <w:t>StatsBomb</w:t>
              </w:r>
              <w:proofErr w:type="spellEnd"/>
              <w:r w:rsidRPr="00FE40FE">
                <w:rPr>
                  <w:rFonts w:cs="Arial"/>
                  <w:lang w:val="en-US"/>
                </w:rPr>
                <w:t xml:space="preserve"> Release Expected Goals with Shot Impact Height. </w:t>
              </w:r>
              <w:proofErr w:type="spellStart"/>
              <w:r w:rsidRPr="00FE40FE">
                <w:rPr>
                  <w:rFonts w:cs="Arial"/>
                  <w:i/>
                  <w:iCs/>
                  <w:lang w:val="en-US"/>
                </w:rPr>
                <w:t>StatsBomb</w:t>
              </w:r>
              <w:proofErr w:type="spellEnd"/>
              <w:r w:rsidRPr="00FE40FE">
                <w:rPr>
                  <w:rFonts w:cs="Arial"/>
                  <w:lang w:val="en-US"/>
                </w:rPr>
                <w:t>. https://statsbomb.com/2020/07/statsbomb-release-expected-goals-with-shot-impact-height/</w:t>
              </w:r>
            </w:p>
            <w:p w14:paraId="786EEF03" w14:textId="77777777" w:rsidR="00FE40FE" w:rsidRPr="00FE40FE" w:rsidRDefault="00FE40FE" w:rsidP="00FE40FE">
              <w:pPr>
                <w:pStyle w:val="Bibliografa"/>
                <w:rPr>
                  <w:rFonts w:cs="Arial"/>
                  <w:lang w:val="en-US"/>
                </w:rPr>
              </w:pPr>
              <w:r w:rsidRPr="00FE40FE">
                <w:rPr>
                  <w:rFonts w:cs="Arial"/>
                  <w:lang w:val="en-US"/>
                </w:rPr>
                <w:t xml:space="preserve">Lawrence, T., Yorke, J., &amp; </w:t>
              </w:r>
              <w:proofErr w:type="spellStart"/>
              <w:r w:rsidRPr="00FE40FE">
                <w:rPr>
                  <w:rFonts w:cs="Arial"/>
                  <w:lang w:val="en-US"/>
                </w:rPr>
                <w:t>haghanim</w:t>
              </w:r>
              <w:proofErr w:type="spellEnd"/>
              <w:r w:rsidRPr="00FE40FE">
                <w:rPr>
                  <w:rFonts w:cs="Arial"/>
                  <w:lang w:val="en-US"/>
                </w:rPr>
                <w:t xml:space="preserve">. (2021). </w:t>
              </w:r>
              <w:proofErr w:type="spellStart"/>
              <w:r w:rsidRPr="00FE40FE">
                <w:rPr>
                  <w:rFonts w:cs="Arial"/>
                  <w:i/>
                  <w:iCs/>
                  <w:lang w:val="en-US"/>
                </w:rPr>
                <w:t>StatsBomb</w:t>
              </w:r>
              <w:proofErr w:type="spellEnd"/>
              <w:r w:rsidRPr="00FE40FE">
                <w:rPr>
                  <w:rFonts w:cs="Arial"/>
                  <w:i/>
                  <w:iCs/>
                  <w:lang w:val="en-US"/>
                </w:rPr>
                <w:t xml:space="preserve"> Open Data</w:t>
              </w:r>
              <w:r w:rsidRPr="00FE40FE">
                <w:rPr>
                  <w:rFonts w:cs="Arial"/>
                  <w:lang w:val="en-US"/>
                </w:rPr>
                <w:t xml:space="preserve">. </w:t>
              </w:r>
              <w:proofErr w:type="spellStart"/>
              <w:r w:rsidRPr="00FE40FE">
                <w:rPr>
                  <w:rFonts w:cs="Arial"/>
                  <w:lang w:val="en-US"/>
                </w:rPr>
                <w:t>StatsBomb</w:t>
              </w:r>
              <w:proofErr w:type="spellEnd"/>
              <w:r w:rsidRPr="00FE40FE">
                <w:rPr>
                  <w:rFonts w:cs="Arial"/>
                  <w:lang w:val="en-US"/>
                </w:rPr>
                <w:t>. https://github.com/statsbomb/open-data (Original work published 2018)</w:t>
              </w:r>
            </w:p>
            <w:p w14:paraId="52D4332F" w14:textId="77777777" w:rsidR="00FE40FE" w:rsidRPr="00FE40FE" w:rsidRDefault="00FE40FE" w:rsidP="00FE40FE">
              <w:pPr>
                <w:pStyle w:val="Bibliografa"/>
                <w:rPr>
                  <w:rFonts w:cs="Arial"/>
                  <w:lang w:val="en-US"/>
                </w:rPr>
              </w:pPr>
              <w:r w:rsidRPr="00FE40FE">
                <w:rPr>
                  <w:rFonts w:cs="Arial"/>
                  <w:lang w:val="en-US"/>
                </w:rPr>
                <w:t xml:space="preserve">Lewis, M. (2004). </w:t>
              </w:r>
              <w:r w:rsidRPr="00FE40FE">
                <w:rPr>
                  <w:rFonts w:cs="Arial"/>
                  <w:i/>
                  <w:iCs/>
                  <w:lang w:val="en-US"/>
                </w:rPr>
                <w:t>Moneyball: The Art of Winning an Unfair Game</w:t>
              </w:r>
              <w:r w:rsidRPr="00FE40FE">
                <w:rPr>
                  <w:rFonts w:cs="Arial"/>
                  <w:lang w:val="en-US"/>
                </w:rPr>
                <w:t>.</w:t>
              </w:r>
            </w:p>
            <w:p w14:paraId="31BC7DE6" w14:textId="77777777" w:rsidR="00FE40FE" w:rsidRPr="00FE40FE" w:rsidRDefault="00FE40FE" w:rsidP="00FE40FE">
              <w:pPr>
                <w:pStyle w:val="Bibliografa"/>
                <w:rPr>
                  <w:rFonts w:cs="Arial"/>
                  <w:lang w:val="en-US"/>
                </w:rPr>
              </w:pPr>
              <w:r w:rsidRPr="00FE40FE">
                <w:rPr>
                  <w:rFonts w:cs="Arial"/>
                  <w:lang w:val="en-US"/>
                </w:rPr>
                <w:t xml:space="preserve">Linacre, R. (2017). </w:t>
              </w:r>
              <w:proofErr w:type="spellStart"/>
              <w:r w:rsidRPr="00FE40FE">
                <w:rPr>
                  <w:rFonts w:cs="Arial"/>
                  <w:i/>
                  <w:iCs/>
                  <w:lang w:val="en-US"/>
                </w:rPr>
                <w:t>RobinL</w:t>
              </w:r>
              <w:proofErr w:type="spellEnd"/>
              <w:r w:rsidRPr="00FE40FE">
                <w:rPr>
                  <w:rFonts w:cs="Arial"/>
                  <w:i/>
                  <w:iCs/>
                  <w:lang w:val="en-US"/>
                </w:rPr>
                <w:t>/</w:t>
              </w:r>
              <w:proofErr w:type="spellStart"/>
              <w:r w:rsidRPr="00FE40FE">
                <w:rPr>
                  <w:rFonts w:cs="Arial"/>
                  <w:i/>
                  <w:iCs/>
                  <w:lang w:val="en-US"/>
                </w:rPr>
                <w:t>fuzzymatcher</w:t>
              </w:r>
              <w:proofErr w:type="spellEnd"/>
              <w:r w:rsidRPr="00FE40FE">
                <w:rPr>
                  <w:rFonts w:cs="Arial"/>
                  <w:lang w:val="en-US"/>
                </w:rPr>
                <w:t xml:space="preserve"> [Python]. https://github.com/RobinL/fuzzymatcher (Original work published 2017)</w:t>
              </w:r>
            </w:p>
            <w:p w14:paraId="2736A2A5" w14:textId="77777777" w:rsidR="00FE40FE" w:rsidRPr="00FE40FE" w:rsidRDefault="00FE40FE" w:rsidP="00FE40FE">
              <w:pPr>
                <w:pStyle w:val="Bibliografa"/>
                <w:rPr>
                  <w:rFonts w:cs="Arial"/>
                  <w:lang w:val="en-US"/>
                </w:rPr>
              </w:pPr>
              <w:r w:rsidRPr="00FE40FE">
                <w:rPr>
                  <w:rFonts w:cs="Arial"/>
                  <w:lang w:val="en-US"/>
                </w:rPr>
                <w:lastRenderedPageBreak/>
                <w:t xml:space="preserve">Mackay, N. (2017, </w:t>
              </w:r>
              <w:proofErr w:type="spellStart"/>
              <w:r w:rsidRPr="00FE40FE">
                <w:rPr>
                  <w:rFonts w:cs="Arial"/>
                  <w:lang w:val="en-US"/>
                </w:rPr>
                <w:t>junio</w:t>
              </w:r>
              <w:proofErr w:type="spellEnd"/>
              <w:r w:rsidRPr="00FE40FE">
                <w:rPr>
                  <w:rFonts w:cs="Arial"/>
                  <w:lang w:val="en-US"/>
                </w:rPr>
                <w:t xml:space="preserve"> 19). How accurate are </w:t>
              </w:r>
              <w:proofErr w:type="spellStart"/>
              <w:r w:rsidRPr="00FE40FE">
                <w:rPr>
                  <w:rFonts w:cs="Arial"/>
                  <w:lang w:val="en-US"/>
                </w:rPr>
                <w:t>xG</w:t>
              </w:r>
              <w:proofErr w:type="spellEnd"/>
              <w:r w:rsidRPr="00FE40FE">
                <w:rPr>
                  <w:rFonts w:cs="Arial"/>
                  <w:lang w:val="en-US"/>
                </w:rPr>
                <w:t xml:space="preserve"> models II: the ‘Big Chance’ Dilemma. </w:t>
              </w:r>
              <w:r w:rsidRPr="00FE40FE">
                <w:rPr>
                  <w:rFonts w:cs="Arial"/>
                  <w:i/>
                  <w:iCs/>
                  <w:lang w:val="en-US"/>
                </w:rPr>
                <w:t>Mackay Analytics</w:t>
              </w:r>
              <w:r w:rsidRPr="00FE40FE">
                <w:rPr>
                  <w:rFonts w:cs="Arial"/>
                  <w:lang w:val="en-US"/>
                </w:rPr>
                <w:t>. https://mackayanalytics.nl/2017/06/19/how-accurate-are-xg-models-ii-the-big-chance-dilemma/</w:t>
              </w:r>
            </w:p>
            <w:p w14:paraId="760A4F5B" w14:textId="77777777" w:rsidR="00FE40FE" w:rsidRPr="00FE40FE" w:rsidRDefault="00FE40FE" w:rsidP="00FE40FE">
              <w:pPr>
                <w:pStyle w:val="Bibliografa"/>
                <w:rPr>
                  <w:rFonts w:cs="Arial"/>
                  <w:lang w:val="en-US"/>
                </w:rPr>
              </w:pPr>
              <w:proofErr w:type="spellStart"/>
              <w:r w:rsidRPr="00FE40FE">
                <w:rPr>
                  <w:rFonts w:cs="Arial"/>
                  <w:lang w:val="en-US"/>
                </w:rPr>
                <w:t>Madrero</w:t>
              </w:r>
              <w:proofErr w:type="spellEnd"/>
              <w:r w:rsidRPr="00FE40FE">
                <w:rPr>
                  <w:rFonts w:cs="Arial"/>
                  <w:lang w:val="en-US"/>
                </w:rPr>
                <w:t xml:space="preserve">, P. (2020). </w:t>
              </w:r>
              <w:r w:rsidRPr="00FE40FE">
                <w:rPr>
                  <w:rFonts w:cs="Arial"/>
                  <w:i/>
                  <w:iCs/>
                  <w:lang w:val="en-US"/>
                </w:rPr>
                <w:t>Creating a Model for Expected Goals in Football using Qualitative Player Information</w:t>
              </w:r>
              <w:r w:rsidRPr="00FE40FE">
                <w:rPr>
                  <w:rFonts w:cs="Arial"/>
                  <w:lang w:val="en-US"/>
                </w:rPr>
                <w:t xml:space="preserve"> [</w:t>
              </w:r>
              <w:proofErr w:type="spellStart"/>
              <w:r w:rsidRPr="00FE40FE">
                <w:rPr>
                  <w:rFonts w:cs="Arial"/>
                  <w:lang w:val="en-US"/>
                </w:rPr>
                <w:t>Universitat</w:t>
              </w:r>
              <w:proofErr w:type="spellEnd"/>
              <w:r w:rsidRPr="00FE40FE">
                <w:rPr>
                  <w:rFonts w:cs="Arial"/>
                  <w:lang w:val="en-US"/>
                </w:rPr>
                <w:t xml:space="preserve"> </w:t>
              </w:r>
              <w:proofErr w:type="spellStart"/>
              <w:r w:rsidRPr="00FE40FE">
                <w:rPr>
                  <w:rFonts w:cs="Arial"/>
                  <w:lang w:val="en-US"/>
                </w:rPr>
                <w:t>Politècnica</w:t>
              </w:r>
              <w:proofErr w:type="spellEnd"/>
              <w:r w:rsidRPr="00FE40FE">
                <w:rPr>
                  <w:rFonts w:cs="Arial"/>
                  <w:lang w:val="en-US"/>
                </w:rPr>
                <w:t xml:space="preserve"> de Catalunya]. https://upcommons.upc.edu/bitstream/handle/2117/328922/147841.pdf</w:t>
              </w:r>
            </w:p>
            <w:p w14:paraId="049357D7" w14:textId="77777777" w:rsidR="00FE40FE" w:rsidRPr="00FE40FE" w:rsidRDefault="00FE40FE" w:rsidP="00FE40FE">
              <w:pPr>
                <w:pStyle w:val="Bibliografa"/>
                <w:rPr>
                  <w:rFonts w:cs="Arial"/>
                  <w:lang w:val="en-US"/>
                </w:rPr>
              </w:pPr>
              <w:r w:rsidRPr="00FE40FE">
                <w:rPr>
                  <w:rFonts w:cs="Arial"/>
                  <w:lang w:val="en-US"/>
                </w:rPr>
                <w:t xml:space="preserve">Martinez </w:t>
              </w:r>
              <w:proofErr w:type="spellStart"/>
              <w:r w:rsidRPr="00FE40FE">
                <w:rPr>
                  <w:rFonts w:cs="Arial"/>
                  <w:lang w:val="en-US"/>
                </w:rPr>
                <w:t>Arastrey</w:t>
              </w:r>
              <w:proofErr w:type="spellEnd"/>
              <w:r w:rsidRPr="00FE40FE">
                <w:rPr>
                  <w:rFonts w:cs="Arial"/>
                  <w:lang w:val="en-US"/>
                </w:rPr>
                <w:t xml:space="preserve">, G. (2018, mayo 22). </w:t>
              </w:r>
              <w:r w:rsidRPr="00FE40FE">
                <w:rPr>
                  <w:rFonts w:cs="Arial"/>
                  <w:i/>
                  <w:iCs/>
                  <w:lang w:val="en-US"/>
                </w:rPr>
                <w:t>What are Expected Goals (</w:t>
              </w:r>
              <w:proofErr w:type="spellStart"/>
              <w:r w:rsidRPr="00FE40FE">
                <w:rPr>
                  <w:rFonts w:cs="Arial"/>
                  <w:i/>
                  <w:iCs/>
                  <w:lang w:val="en-US"/>
                </w:rPr>
                <w:t>xG</w:t>
              </w:r>
              <w:proofErr w:type="spellEnd"/>
              <w:r w:rsidRPr="00FE40FE">
                <w:rPr>
                  <w:rFonts w:cs="Arial"/>
                  <w:i/>
                  <w:iCs/>
                  <w:lang w:val="en-US"/>
                </w:rPr>
                <w:t>)?</w:t>
              </w:r>
              <w:r w:rsidRPr="00FE40FE">
                <w:rPr>
                  <w:rFonts w:cs="Arial"/>
                  <w:lang w:val="en-US"/>
                </w:rPr>
                <w:t xml:space="preserve"> Sport Performance Analysis. https://www.sportperformanceanalysis.com/article/what-are-expected-goals-xg</w:t>
              </w:r>
            </w:p>
            <w:p w14:paraId="239D774C" w14:textId="77777777" w:rsidR="00FE40FE" w:rsidRPr="00FE40FE" w:rsidRDefault="00FE40FE" w:rsidP="00FE40FE">
              <w:pPr>
                <w:pStyle w:val="Bibliografa"/>
                <w:rPr>
                  <w:rFonts w:cs="Arial"/>
                  <w:lang w:val="en-US"/>
                </w:rPr>
              </w:pPr>
              <w:r w:rsidRPr="00FE40FE">
                <w:rPr>
                  <w:rFonts w:cs="Arial"/>
                </w:rPr>
                <w:t xml:space="preserve">Mena Camino, L. (2021). </w:t>
              </w:r>
              <w:r w:rsidRPr="00FE40FE">
                <w:rPr>
                  <w:rFonts w:cs="Arial"/>
                  <w:i/>
                  <w:iCs/>
                </w:rPr>
                <w:t>Buscando el recambio perfecto para Fernando</w:t>
              </w:r>
              <w:r w:rsidRPr="00FE40FE">
                <w:rPr>
                  <w:rFonts w:cs="Arial"/>
                </w:rPr>
                <w:t xml:space="preserve">. </w:t>
              </w:r>
              <w:r w:rsidRPr="00FE40FE">
                <w:rPr>
                  <w:rFonts w:cs="Arial"/>
                  <w:lang w:val="en-US"/>
                </w:rPr>
                <w:t>Big Data International Campus. https://www.campusbigdata.com/difusion/Futuro_Recambio_Fernando.pdf</w:t>
              </w:r>
            </w:p>
            <w:p w14:paraId="6AF66E2E" w14:textId="77777777" w:rsidR="00FE40FE" w:rsidRPr="00FE40FE" w:rsidRDefault="00FE40FE" w:rsidP="00FE40FE">
              <w:pPr>
                <w:pStyle w:val="Bibliografa"/>
                <w:rPr>
                  <w:rFonts w:cs="Arial"/>
                  <w:lang w:val="en-US"/>
                </w:rPr>
              </w:pPr>
              <w:r w:rsidRPr="00FE40FE">
                <w:rPr>
                  <w:rFonts w:cs="Arial"/>
                  <w:lang w:val="en-US"/>
                </w:rPr>
                <w:t xml:space="preserve">Miller, B. (2011). </w:t>
              </w:r>
              <w:r w:rsidRPr="00FE40FE">
                <w:rPr>
                  <w:rFonts w:cs="Arial"/>
                  <w:i/>
                  <w:iCs/>
                  <w:lang w:val="en-US"/>
                </w:rPr>
                <w:t>Moneyball</w:t>
              </w:r>
              <w:r w:rsidRPr="00FE40FE">
                <w:rPr>
                  <w:rFonts w:cs="Arial"/>
                  <w:lang w:val="en-US"/>
                </w:rPr>
                <w:t xml:space="preserve"> [Drama]. https://www.filmaffinity.com/es/film974637.html</w:t>
              </w:r>
            </w:p>
            <w:p w14:paraId="0AEDD72C" w14:textId="77777777" w:rsidR="00FE40FE" w:rsidRPr="00FE40FE" w:rsidRDefault="00FE40FE" w:rsidP="00FE40FE">
              <w:pPr>
                <w:pStyle w:val="Bibliografa"/>
                <w:rPr>
                  <w:rFonts w:cs="Arial"/>
                  <w:lang w:val="en-US"/>
                </w:rPr>
              </w:pPr>
              <w:proofErr w:type="spellStart"/>
              <w:r w:rsidRPr="00FE40FE">
                <w:rPr>
                  <w:rFonts w:cs="Arial"/>
                  <w:lang w:val="en-US"/>
                </w:rPr>
                <w:t>Mullenberg</w:t>
              </w:r>
              <w:proofErr w:type="spellEnd"/>
              <w:r w:rsidRPr="00FE40FE">
                <w:rPr>
                  <w:rFonts w:cs="Arial"/>
                  <w:lang w:val="en-US"/>
                </w:rPr>
                <w:t xml:space="preserve">, J. (2016, </w:t>
              </w:r>
              <w:proofErr w:type="spellStart"/>
              <w:r w:rsidRPr="00FE40FE">
                <w:rPr>
                  <w:rFonts w:cs="Arial"/>
                  <w:lang w:val="en-US"/>
                </w:rPr>
                <w:t>octubre</w:t>
              </w:r>
              <w:proofErr w:type="spellEnd"/>
              <w:r w:rsidRPr="00FE40FE">
                <w:rPr>
                  <w:rFonts w:cs="Arial"/>
                  <w:lang w:val="en-US"/>
                </w:rPr>
                <w:t xml:space="preserve"> 14). </w:t>
              </w:r>
              <w:r w:rsidRPr="00FE40FE">
                <w:rPr>
                  <w:rFonts w:cs="Arial"/>
                  <w:i/>
                  <w:iCs/>
                  <w:lang w:val="en-US"/>
                </w:rPr>
                <w:t xml:space="preserve">Expected Goals: Wat is het </w:t>
              </w:r>
              <w:proofErr w:type="spellStart"/>
              <w:r w:rsidRPr="00FE40FE">
                <w:rPr>
                  <w:rFonts w:cs="Arial"/>
                  <w:i/>
                  <w:iCs/>
                  <w:lang w:val="en-US"/>
                </w:rPr>
                <w:t>en</w:t>
              </w:r>
              <w:proofErr w:type="spellEnd"/>
              <w:r w:rsidRPr="00FE40FE">
                <w:rPr>
                  <w:rFonts w:cs="Arial"/>
                  <w:i/>
                  <w:iCs/>
                  <w:lang w:val="en-US"/>
                </w:rPr>
                <w:t xml:space="preserve"> hoe </w:t>
              </w:r>
              <w:proofErr w:type="spellStart"/>
              <w:r w:rsidRPr="00FE40FE">
                <w:rPr>
                  <w:rFonts w:cs="Arial"/>
                  <w:i/>
                  <w:iCs/>
                  <w:lang w:val="en-US"/>
                </w:rPr>
                <w:t>berekenen</w:t>
              </w:r>
              <w:proofErr w:type="spellEnd"/>
              <w:r w:rsidRPr="00FE40FE">
                <w:rPr>
                  <w:rFonts w:cs="Arial"/>
                  <w:i/>
                  <w:iCs/>
                  <w:lang w:val="en-US"/>
                </w:rPr>
                <w:t xml:space="preserve"> we het? - </w:t>
              </w:r>
              <w:proofErr w:type="spellStart"/>
              <w:r w:rsidRPr="00FE40FE">
                <w:rPr>
                  <w:rFonts w:cs="Arial"/>
                  <w:i/>
                  <w:iCs/>
                  <w:lang w:val="en-US"/>
                </w:rPr>
                <w:t>Tussen</w:t>
              </w:r>
              <w:proofErr w:type="spellEnd"/>
              <w:r w:rsidRPr="00FE40FE">
                <w:rPr>
                  <w:rFonts w:cs="Arial"/>
                  <w:i/>
                  <w:iCs/>
                  <w:lang w:val="en-US"/>
                </w:rPr>
                <w:t xml:space="preserve"> de </w:t>
              </w:r>
              <w:proofErr w:type="spellStart"/>
              <w:r w:rsidRPr="00FE40FE">
                <w:rPr>
                  <w:rFonts w:cs="Arial"/>
                  <w:i/>
                  <w:iCs/>
                  <w:lang w:val="en-US"/>
                </w:rPr>
                <w:t>linies</w:t>
              </w:r>
              <w:proofErr w:type="spellEnd"/>
              <w:r w:rsidRPr="00FE40FE">
                <w:rPr>
                  <w:rFonts w:cs="Arial"/>
                  <w:lang w:val="en-US"/>
                </w:rPr>
                <w:t xml:space="preserve"> [</w:t>
              </w:r>
              <w:proofErr w:type="spellStart"/>
              <w:r w:rsidRPr="00FE40FE">
                <w:rPr>
                  <w:rFonts w:cs="Arial"/>
                  <w:lang w:val="en-US"/>
                </w:rPr>
                <w:t>TussenDeLinies</w:t>
              </w:r>
              <w:proofErr w:type="spellEnd"/>
              <w:r w:rsidRPr="00FE40FE">
                <w:rPr>
                  <w:rFonts w:cs="Arial"/>
                  <w:lang w:val="en-US"/>
                </w:rPr>
                <w:t>]. https://www.tussendelinies.nl/expected-goals-uitgelegd/</w:t>
              </w:r>
            </w:p>
            <w:p w14:paraId="61645B38" w14:textId="77777777" w:rsidR="00FE40FE" w:rsidRPr="00FE40FE" w:rsidRDefault="00FE40FE" w:rsidP="00FE40FE">
              <w:pPr>
                <w:pStyle w:val="Bibliografa"/>
                <w:rPr>
                  <w:rFonts w:cs="Arial"/>
                  <w:lang w:val="en-US"/>
                </w:rPr>
              </w:pPr>
              <w:proofErr w:type="spellStart"/>
              <w:r w:rsidRPr="00FE40FE">
                <w:rPr>
                  <w:rFonts w:cs="Arial"/>
                  <w:lang w:val="en-US"/>
                </w:rPr>
                <w:t>Noordman</w:t>
              </w:r>
              <w:proofErr w:type="spellEnd"/>
              <w:r w:rsidRPr="00FE40FE">
                <w:rPr>
                  <w:rFonts w:cs="Arial"/>
                  <w:lang w:val="en-US"/>
                </w:rPr>
                <w:t xml:space="preserve">, R. (2019). </w:t>
              </w:r>
              <w:r w:rsidRPr="00FE40FE">
                <w:rPr>
                  <w:rFonts w:cs="Arial"/>
                  <w:i/>
                  <w:iCs/>
                  <w:lang w:val="en-US"/>
                </w:rPr>
                <w:t>Improving the estimation of outcome probabilities of football matches using in-game information</w:t>
              </w:r>
              <w:r w:rsidRPr="00FE40FE">
                <w:rPr>
                  <w:rFonts w:cs="Arial"/>
                  <w:lang w:val="en-US"/>
                </w:rPr>
                <w:t xml:space="preserve"> [Amsterdam School of Economics]. https://www.scisports.com/wp-content/uploads/2019/10/Noordman-Rogier-12366315-MSc-ETRICS.pdf. https://www.scisports.com/wp-content/uploads/2019/10/Noordman-Rogier-12366315-MSc-ETRICS.pdf</w:t>
              </w:r>
            </w:p>
            <w:p w14:paraId="620C61F0" w14:textId="77777777" w:rsidR="00FE40FE" w:rsidRPr="00FE40FE" w:rsidRDefault="00FE40FE" w:rsidP="00FE40FE">
              <w:pPr>
                <w:pStyle w:val="Bibliografa"/>
                <w:rPr>
                  <w:rFonts w:cs="Arial"/>
                  <w:lang w:val="en-US"/>
                </w:rPr>
              </w:pPr>
              <w:proofErr w:type="spellStart"/>
              <w:r w:rsidRPr="00FE40FE">
                <w:rPr>
                  <w:rFonts w:cs="Arial"/>
                  <w:lang w:val="en-US"/>
                </w:rPr>
                <w:t>Pappalardo</w:t>
              </w:r>
              <w:proofErr w:type="spellEnd"/>
              <w:r w:rsidRPr="00FE40FE">
                <w:rPr>
                  <w:rFonts w:cs="Arial"/>
                  <w:lang w:val="en-US"/>
                </w:rPr>
                <w:t xml:space="preserve">, L., </w:t>
              </w:r>
              <w:proofErr w:type="spellStart"/>
              <w:r w:rsidRPr="00FE40FE">
                <w:rPr>
                  <w:rFonts w:cs="Arial"/>
                  <w:lang w:val="en-US"/>
                </w:rPr>
                <w:t>Cintia</w:t>
              </w:r>
              <w:proofErr w:type="spellEnd"/>
              <w:r w:rsidRPr="00FE40FE">
                <w:rPr>
                  <w:rFonts w:cs="Arial"/>
                  <w:lang w:val="en-US"/>
                </w:rPr>
                <w:t xml:space="preserve">, P., Rossi, A., </w:t>
              </w:r>
              <w:proofErr w:type="spellStart"/>
              <w:r w:rsidRPr="00FE40FE">
                <w:rPr>
                  <w:rFonts w:cs="Arial"/>
                  <w:lang w:val="en-US"/>
                </w:rPr>
                <w:t>Massucco</w:t>
              </w:r>
              <w:proofErr w:type="spellEnd"/>
              <w:r w:rsidRPr="00FE40FE">
                <w:rPr>
                  <w:rFonts w:cs="Arial"/>
                  <w:lang w:val="en-US"/>
                </w:rPr>
                <w:t xml:space="preserve">, E., </w:t>
              </w:r>
              <w:proofErr w:type="spellStart"/>
              <w:r w:rsidRPr="00FE40FE">
                <w:rPr>
                  <w:rFonts w:cs="Arial"/>
                  <w:lang w:val="en-US"/>
                </w:rPr>
                <w:t>Ferragina</w:t>
              </w:r>
              <w:proofErr w:type="spellEnd"/>
              <w:r w:rsidRPr="00FE40FE">
                <w:rPr>
                  <w:rFonts w:cs="Arial"/>
                  <w:lang w:val="en-US"/>
                </w:rPr>
                <w:t xml:space="preserve">, P., </w:t>
              </w:r>
              <w:proofErr w:type="spellStart"/>
              <w:r w:rsidRPr="00FE40FE">
                <w:rPr>
                  <w:rFonts w:cs="Arial"/>
                  <w:lang w:val="en-US"/>
                </w:rPr>
                <w:t>Pedreschi</w:t>
              </w:r>
              <w:proofErr w:type="spellEnd"/>
              <w:r w:rsidRPr="00FE40FE">
                <w:rPr>
                  <w:rFonts w:cs="Arial"/>
                  <w:lang w:val="en-US"/>
                </w:rPr>
                <w:t xml:space="preserve">, D., &amp; Giannotti, F. (2019). A public data set of </w:t>
              </w:r>
              <w:proofErr w:type="spellStart"/>
              <w:r w:rsidRPr="00FE40FE">
                <w:rPr>
                  <w:rFonts w:cs="Arial"/>
                  <w:lang w:val="en-US"/>
                </w:rPr>
                <w:t>spatio</w:t>
              </w:r>
              <w:proofErr w:type="spellEnd"/>
              <w:r w:rsidRPr="00FE40FE">
                <w:rPr>
                  <w:rFonts w:cs="Arial"/>
                  <w:lang w:val="en-US"/>
                </w:rPr>
                <w:t xml:space="preserve">-temporal match events in soccer competitions. </w:t>
              </w:r>
              <w:r w:rsidRPr="00FE40FE">
                <w:rPr>
                  <w:rFonts w:cs="Arial"/>
                  <w:i/>
                  <w:iCs/>
                  <w:lang w:val="en-US"/>
                </w:rPr>
                <w:t>Scientific Data</w:t>
              </w:r>
              <w:r w:rsidRPr="00FE40FE">
                <w:rPr>
                  <w:rFonts w:cs="Arial"/>
                  <w:lang w:val="en-US"/>
                </w:rPr>
                <w:t xml:space="preserve">, </w:t>
              </w:r>
              <w:r w:rsidRPr="00FE40FE">
                <w:rPr>
                  <w:rFonts w:cs="Arial"/>
                  <w:i/>
                  <w:iCs/>
                  <w:lang w:val="en-US"/>
                </w:rPr>
                <w:t>6</w:t>
              </w:r>
              <w:r w:rsidRPr="00FE40FE">
                <w:rPr>
                  <w:rFonts w:cs="Arial"/>
                  <w:lang w:val="en-US"/>
                </w:rPr>
                <w:t>(1), 236. https://doi.org/10.1038/s41597-019-0247-7</w:t>
              </w:r>
            </w:p>
            <w:p w14:paraId="101611ED" w14:textId="77777777" w:rsidR="00FE40FE" w:rsidRPr="00FE40FE" w:rsidRDefault="00FE40FE" w:rsidP="00FE40FE">
              <w:pPr>
                <w:pStyle w:val="Bibliografa"/>
                <w:rPr>
                  <w:rFonts w:cs="Arial"/>
                  <w:lang w:val="en-US"/>
                </w:rPr>
              </w:pPr>
              <w:proofErr w:type="spellStart"/>
              <w:r w:rsidRPr="00FE40FE">
                <w:rPr>
                  <w:rFonts w:cs="Arial"/>
                  <w:lang w:val="en-US"/>
                </w:rPr>
                <w:t>Pappalardo</w:t>
              </w:r>
              <w:proofErr w:type="spellEnd"/>
              <w:r w:rsidRPr="00FE40FE">
                <w:rPr>
                  <w:rFonts w:cs="Arial"/>
                  <w:lang w:val="en-US"/>
                </w:rPr>
                <w:t xml:space="preserve">, L., &amp; </w:t>
              </w:r>
              <w:proofErr w:type="spellStart"/>
              <w:r w:rsidRPr="00FE40FE">
                <w:rPr>
                  <w:rFonts w:cs="Arial"/>
                  <w:lang w:val="en-US"/>
                </w:rPr>
                <w:t>Massuco</w:t>
              </w:r>
              <w:proofErr w:type="spellEnd"/>
              <w:r w:rsidRPr="00FE40FE">
                <w:rPr>
                  <w:rFonts w:cs="Arial"/>
                  <w:lang w:val="en-US"/>
                </w:rPr>
                <w:t xml:space="preserve">, E. (2019). </w:t>
              </w:r>
              <w:r w:rsidRPr="00FE40FE">
                <w:rPr>
                  <w:rFonts w:cs="Arial"/>
                  <w:i/>
                  <w:iCs/>
                  <w:lang w:val="en-US"/>
                </w:rPr>
                <w:t>Soccer match event dataset</w:t>
              </w:r>
              <w:r w:rsidRPr="00FE40FE">
                <w:rPr>
                  <w:rFonts w:cs="Arial"/>
                  <w:lang w:val="en-US"/>
                </w:rPr>
                <w:t>. https://doi.org/10.6084/m9.figshare.c.4415000</w:t>
              </w:r>
            </w:p>
            <w:p w14:paraId="39BA6D7E" w14:textId="77777777" w:rsidR="00FE40FE" w:rsidRPr="00FE40FE" w:rsidRDefault="00FE40FE" w:rsidP="00FE40FE">
              <w:pPr>
                <w:pStyle w:val="Bibliografa"/>
                <w:rPr>
                  <w:rFonts w:cs="Arial"/>
                </w:rPr>
              </w:pPr>
              <w:r w:rsidRPr="00FE40FE">
                <w:rPr>
                  <w:rFonts w:cs="Arial"/>
                </w:rPr>
                <w:t xml:space="preserve">Pérez, D. (2017, junio 12). Big Data en el fútbol [Deportiva]. </w:t>
              </w:r>
              <w:r w:rsidRPr="00FE40FE">
                <w:rPr>
                  <w:rFonts w:cs="Arial"/>
                  <w:i/>
                  <w:iCs/>
                </w:rPr>
                <w:t>Objetivo Analista</w:t>
              </w:r>
              <w:r w:rsidRPr="00FE40FE">
                <w:rPr>
                  <w:rFonts w:cs="Arial"/>
                </w:rPr>
                <w:t>. https://objetivoanalista.com/big-data-futbol/</w:t>
              </w:r>
            </w:p>
            <w:p w14:paraId="40073DAF" w14:textId="77777777" w:rsidR="00FE40FE" w:rsidRPr="00FE40FE" w:rsidRDefault="00FE40FE" w:rsidP="00FE40FE">
              <w:pPr>
                <w:pStyle w:val="Bibliografa"/>
                <w:rPr>
                  <w:rFonts w:cs="Arial"/>
                  <w:lang w:val="en-US"/>
                </w:rPr>
              </w:pPr>
              <w:r w:rsidRPr="00FE40FE">
                <w:rPr>
                  <w:rFonts w:cs="Arial"/>
                  <w:lang w:val="en-US"/>
                </w:rPr>
                <w:lastRenderedPageBreak/>
                <w:t xml:space="preserve">Pollard, R., &amp; </w:t>
              </w:r>
              <w:proofErr w:type="spellStart"/>
              <w:r w:rsidRPr="00FE40FE">
                <w:rPr>
                  <w:rFonts w:cs="Arial"/>
                  <w:lang w:val="en-US"/>
                </w:rPr>
                <w:t>Reep</w:t>
              </w:r>
              <w:proofErr w:type="spellEnd"/>
              <w:r w:rsidRPr="00FE40FE">
                <w:rPr>
                  <w:rFonts w:cs="Arial"/>
                  <w:lang w:val="en-US"/>
                </w:rPr>
                <w:t xml:space="preserve">, C. (1997). Measuring the Effectiveness of Playing Strategies at Soccer. </w:t>
              </w:r>
              <w:r w:rsidRPr="00FE40FE">
                <w:rPr>
                  <w:rFonts w:cs="Arial"/>
                  <w:i/>
                  <w:iCs/>
                  <w:lang w:val="en-US"/>
                </w:rPr>
                <w:t>Journal of the Royal Statistical Society. Series D (The Statistician)</w:t>
              </w:r>
              <w:r w:rsidRPr="00FE40FE">
                <w:rPr>
                  <w:rFonts w:cs="Arial"/>
                  <w:lang w:val="en-US"/>
                </w:rPr>
                <w:t xml:space="preserve">, </w:t>
              </w:r>
              <w:r w:rsidRPr="00FE40FE">
                <w:rPr>
                  <w:rFonts w:cs="Arial"/>
                  <w:i/>
                  <w:iCs/>
                  <w:lang w:val="en-US"/>
                </w:rPr>
                <w:t>46</w:t>
              </w:r>
              <w:r w:rsidRPr="00FE40FE">
                <w:rPr>
                  <w:rFonts w:cs="Arial"/>
                  <w:lang w:val="en-US"/>
                </w:rPr>
                <w:t>(4), 541-550.</w:t>
              </w:r>
            </w:p>
            <w:p w14:paraId="70D64447" w14:textId="77777777" w:rsidR="00FE40FE" w:rsidRPr="00FE40FE" w:rsidRDefault="00FE40FE" w:rsidP="00FE40FE">
              <w:pPr>
                <w:pStyle w:val="Bibliografa"/>
                <w:rPr>
                  <w:rFonts w:cs="Arial"/>
                  <w:lang w:val="en-US"/>
                </w:rPr>
              </w:pPr>
              <w:proofErr w:type="spellStart"/>
              <w:r w:rsidRPr="00FE40FE">
                <w:rPr>
                  <w:rFonts w:cs="Arial"/>
                  <w:lang w:val="en-US"/>
                </w:rPr>
                <w:t>Reep</w:t>
              </w:r>
              <w:proofErr w:type="spellEnd"/>
              <w:r w:rsidRPr="00FE40FE">
                <w:rPr>
                  <w:rFonts w:cs="Arial"/>
                  <w:lang w:val="en-US"/>
                </w:rPr>
                <w:t xml:space="preserve">, C., Pollard, R., &amp; Benjamin, B. (1971). Skill and Chance in Ball Games. </w:t>
              </w:r>
              <w:r w:rsidRPr="00FE40FE">
                <w:rPr>
                  <w:rFonts w:cs="Arial"/>
                  <w:i/>
                  <w:iCs/>
                  <w:lang w:val="en-US"/>
                </w:rPr>
                <w:t>Journal of the Royal Statistical Society. Series A (General)</w:t>
              </w:r>
              <w:r w:rsidRPr="00FE40FE">
                <w:rPr>
                  <w:rFonts w:cs="Arial"/>
                  <w:lang w:val="en-US"/>
                </w:rPr>
                <w:t xml:space="preserve">, </w:t>
              </w:r>
              <w:r w:rsidRPr="00FE40FE">
                <w:rPr>
                  <w:rFonts w:cs="Arial"/>
                  <w:i/>
                  <w:iCs/>
                  <w:lang w:val="en-US"/>
                </w:rPr>
                <w:t>134</w:t>
              </w:r>
              <w:r w:rsidRPr="00FE40FE">
                <w:rPr>
                  <w:rFonts w:cs="Arial"/>
                  <w:lang w:val="en-US"/>
                </w:rPr>
                <w:t>(4), 623-629. https://doi.org/10.2307/2343657</w:t>
              </w:r>
            </w:p>
            <w:p w14:paraId="67065299" w14:textId="77777777" w:rsidR="00FE40FE" w:rsidRPr="00FE40FE" w:rsidRDefault="00FE40FE" w:rsidP="00FE40FE">
              <w:pPr>
                <w:pStyle w:val="Bibliografa"/>
                <w:rPr>
                  <w:rFonts w:cs="Arial"/>
                  <w:lang w:val="en-US"/>
                </w:rPr>
              </w:pPr>
              <w:proofErr w:type="spellStart"/>
              <w:r w:rsidRPr="00FE40FE">
                <w:rPr>
                  <w:rFonts w:cs="Arial"/>
                  <w:lang w:val="en-US"/>
                </w:rPr>
                <w:t>Rowlinson</w:t>
              </w:r>
              <w:proofErr w:type="spellEnd"/>
              <w:r w:rsidRPr="00FE40FE">
                <w:rPr>
                  <w:rFonts w:cs="Arial"/>
                  <w:lang w:val="en-US"/>
                </w:rPr>
                <w:t xml:space="preserve">, A. (2020a). </w:t>
              </w:r>
              <w:r w:rsidRPr="00FE40FE">
                <w:rPr>
                  <w:rFonts w:cs="Arial"/>
                  <w:i/>
                  <w:iCs/>
                  <w:lang w:val="en-US"/>
                </w:rPr>
                <w:t>Expected-goals-thesis</w:t>
              </w:r>
              <w:r w:rsidRPr="00FE40FE">
                <w:rPr>
                  <w:rFonts w:cs="Arial"/>
                  <w:lang w:val="en-US"/>
                </w:rPr>
                <w:t xml:space="preserve"> [</w:t>
              </w:r>
              <w:proofErr w:type="spellStart"/>
              <w:r w:rsidRPr="00FE40FE">
                <w:rPr>
                  <w:rFonts w:cs="Arial"/>
                  <w:lang w:val="en-US"/>
                </w:rPr>
                <w:t>Jupyter</w:t>
              </w:r>
              <w:proofErr w:type="spellEnd"/>
              <w:r w:rsidRPr="00FE40FE">
                <w:rPr>
                  <w:rFonts w:cs="Arial"/>
                  <w:lang w:val="en-US"/>
                </w:rPr>
                <w:t xml:space="preserve"> Notebook]. https://github.com/andrewRowlinson/expected-goals-thesis</w:t>
              </w:r>
            </w:p>
            <w:p w14:paraId="789BACB1" w14:textId="77777777" w:rsidR="00FE40FE" w:rsidRPr="00FE40FE" w:rsidRDefault="00FE40FE" w:rsidP="00FE40FE">
              <w:pPr>
                <w:pStyle w:val="Bibliografa"/>
                <w:rPr>
                  <w:rFonts w:cs="Arial"/>
                  <w:lang w:val="en-US"/>
                </w:rPr>
              </w:pPr>
              <w:proofErr w:type="spellStart"/>
              <w:r w:rsidRPr="00FE40FE">
                <w:rPr>
                  <w:rFonts w:cs="Arial"/>
                  <w:lang w:val="en-US"/>
                </w:rPr>
                <w:t>Rowlinson</w:t>
              </w:r>
              <w:proofErr w:type="spellEnd"/>
              <w:r w:rsidRPr="00FE40FE">
                <w:rPr>
                  <w:rFonts w:cs="Arial"/>
                  <w:lang w:val="en-US"/>
                </w:rPr>
                <w:t xml:space="preserve">, A. (2020b). </w:t>
              </w:r>
              <w:r w:rsidRPr="00FE40FE">
                <w:rPr>
                  <w:rFonts w:cs="Arial"/>
                  <w:i/>
                  <w:iCs/>
                  <w:lang w:val="en-US"/>
                </w:rPr>
                <w:t>Football Shot Quality: Visualizing the Quality of Soccer/ Football Shots</w:t>
              </w:r>
              <w:r w:rsidRPr="00FE40FE">
                <w:rPr>
                  <w:rFonts w:cs="Arial"/>
                  <w:lang w:val="en-US"/>
                </w:rPr>
                <w:t xml:space="preserve"> [Aalto University]. https://aaltodoc.aalto.fi/bitstream/handle/123456789/45953/master_Rowlinson_Andrew_2020.pdf</w:t>
              </w:r>
            </w:p>
            <w:p w14:paraId="073CFED6" w14:textId="77777777" w:rsidR="00FE40FE" w:rsidRPr="00FE40FE" w:rsidRDefault="00FE40FE" w:rsidP="00FE40FE">
              <w:pPr>
                <w:pStyle w:val="Bibliografa"/>
                <w:rPr>
                  <w:rFonts w:cs="Arial"/>
                  <w:lang w:val="en-US"/>
                </w:rPr>
              </w:pPr>
              <w:proofErr w:type="spellStart"/>
              <w:r w:rsidRPr="00FE40FE">
                <w:rPr>
                  <w:rFonts w:cs="Arial"/>
                  <w:lang w:val="en-US"/>
                </w:rPr>
                <w:t>StatsBomb</w:t>
              </w:r>
              <w:proofErr w:type="spellEnd"/>
              <w:r w:rsidRPr="00FE40FE">
                <w:rPr>
                  <w:rFonts w:cs="Arial"/>
                  <w:lang w:val="en-US"/>
                </w:rPr>
                <w:t xml:space="preserve">. (2019). </w:t>
              </w:r>
              <w:proofErr w:type="spellStart"/>
              <w:r w:rsidRPr="00FE40FE">
                <w:rPr>
                  <w:rFonts w:cs="Arial"/>
                  <w:i/>
                  <w:iCs/>
                  <w:lang w:val="en-US"/>
                </w:rPr>
                <w:t>StatsBomb</w:t>
              </w:r>
              <w:proofErr w:type="spellEnd"/>
              <w:r w:rsidRPr="00FE40FE">
                <w:rPr>
                  <w:rFonts w:cs="Arial"/>
                  <w:i/>
                  <w:iCs/>
                  <w:lang w:val="en-US"/>
                </w:rPr>
                <w:t xml:space="preserve"> Open Events Structure and Data Specification v4.0.0</w:t>
              </w:r>
              <w:r w:rsidRPr="00FE40FE">
                <w:rPr>
                  <w:rFonts w:cs="Arial"/>
                  <w:lang w:val="en-US"/>
                </w:rPr>
                <w:t>.</w:t>
              </w:r>
            </w:p>
            <w:p w14:paraId="4A090706" w14:textId="77777777" w:rsidR="00FE40FE" w:rsidRPr="00FE40FE" w:rsidRDefault="00FE40FE" w:rsidP="00FE40FE">
              <w:pPr>
                <w:pStyle w:val="Bibliografa"/>
                <w:rPr>
                  <w:rFonts w:cs="Arial"/>
                  <w:lang w:val="en-US"/>
                </w:rPr>
              </w:pPr>
              <w:proofErr w:type="spellStart"/>
              <w:r w:rsidRPr="00FE40FE">
                <w:rPr>
                  <w:rFonts w:cs="Arial"/>
                </w:rPr>
                <w:t>StatsBomb</w:t>
              </w:r>
              <w:proofErr w:type="spellEnd"/>
              <w:r w:rsidRPr="00FE40FE">
                <w:rPr>
                  <w:rFonts w:cs="Arial"/>
                </w:rPr>
                <w:t xml:space="preserve">. (2021, marzo 4). </w:t>
              </w:r>
              <w:r w:rsidRPr="00FE40FE">
                <w:rPr>
                  <w:rFonts w:cs="Arial"/>
                  <w:i/>
                  <w:iCs/>
                </w:rPr>
                <w:t xml:space="preserve">El </w:t>
              </w:r>
              <w:proofErr w:type="spellStart"/>
              <w:r w:rsidRPr="00FE40FE">
                <w:rPr>
                  <w:rFonts w:cs="Arial"/>
                  <w:i/>
                  <w:iCs/>
                </w:rPr>
                <w:t>Freeze</w:t>
              </w:r>
              <w:proofErr w:type="spellEnd"/>
              <w:r w:rsidRPr="00FE40FE">
                <w:rPr>
                  <w:rFonts w:cs="Arial"/>
                  <w:i/>
                  <w:iCs/>
                </w:rPr>
                <w:t xml:space="preserve"> </w:t>
              </w:r>
              <w:proofErr w:type="spellStart"/>
              <w:r w:rsidRPr="00FE40FE">
                <w:rPr>
                  <w:rFonts w:cs="Arial"/>
                  <w:i/>
                  <w:iCs/>
                </w:rPr>
                <w:t>Frame</w:t>
              </w:r>
              <w:proofErr w:type="spellEnd"/>
              <w:r w:rsidRPr="00FE40FE">
                <w:rPr>
                  <w:rFonts w:cs="Arial"/>
                  <w:i/>
                  <w:iCs/>
                </w:rPr>
                <w:t xml:space="preserve"> de </w:t>
              </w:r>
              <w:proofErr w:type="spellStart"/>
              <w:r w:rsidRPr="00FE40FE">
                <w:rPr>
                  <w:rFonts w:cs="Arial"/>
                  <w:i/>
                  <w:iCs/>
                </w:rPr>
                <w:t>StatsBomb</w:t>
              </w:r>
              <w:proofErr w:type="spellEnd"/>
              <w:r w:rsidRPr="00FE40FE">
                <w:rPr>
                  <w:rFonts w:cs="Arial"/>
                  <w:i/>
                  <w:iCs/>
                </w:rPr>
                <w:t xml:space="preserve"> y la cantidad de defensores entre balón y portería</w:t>
              </w:r>
              <w:r w:rsidRPr="00FE40FE">
                <w:rPr>
                  <w:rFonts w:cs="Arial"/>
                </w:rPr>
                <w:t xml:space="preserve">. </w:t>
              </w:r>
              <w:proofErr w:type="spellStart"/>
              <w:r w:rsidRPr="00FE40FE">
                <w:rPr>
                  <w:rFonts w:cs="Arial"/>
                  <w:lang w:val="en-US"/>
                </w:rPr>
                <w:t>StatsBomb</w:t>
              </w:r>
              <w:proofErr w:type="spellEnd"/>
              <w:r w:rsidRPr="00FE40FE">
                <w:rPr>
                  <w:rFonts w:cs="Arial"/>
                  <w:lang w:val="en-US"/>
                </w:rPr>
                <w:t>. http://statsbomb.com/es/2021/03/el-freeze-frame-de-statsbomb-y-los-defensores-entre-balon-y-porteria/</w:t>
              </w:r>
            </w:p>
            <w:p w14:paraId="575F3C42" w14:textId="77777777" w:rsidR="00FE40FE" w:rsidRPr="00FE40FE" w:rsidRDefault="00FE40FE" w:rsidP="00FE40FE">
              <w:pPr>
                <w:pStyle w:val="Bibliografa"/>
                <w:rPr>
                  <w:rFonts w:cs="Arial"/>
                </w:rPr>
              </w:pPr>
              <w:r w:rsidRPr="00FE40FE">
                <w:rPr>
                  <w:rFonts w:cs="Arial"/>
                  <w:lang w:val="en-US"/>
                </w:rPr>
                <w:t xml:space="preserve">Sumpter, D. (2020, mayo 13). @903124S @andrew_puopolo @the_spearman The point of the fake data is two-fold. It allows you to include things you know that are impossible (put players never do because </w:t>
              </w:r>
              <w:proofErr w:type="spellStart"/>
              <w:r w:rsidRPr="00FE40FE">
                <w:rPr>
                  <w:rFonts w:cs="Arial"/>
                  <w:lang w:val="en-US"/>
                </w:rPr>
                <w:t>its</w:t>
              </w:r>
              <w:proofErr w:type="spellEnd"/>
              <w:r w:rsidRPr="00FE40FE">
                <w:rPr>
                  <w:rFonts w:cs="Arial"/>
                  <w:lang w:val="en-US"/>
                </w:rPr>
                <w:t xml:space="preserve"> impossible) and then you can push the non-linear terms to really understand how the probability of success is shaped. </w:t>
              </w:r>
              <w:r w:rsidRPr="00FE40FE">
                <w:rPr>
                  <w:rFonts w:cs="Arial"/>
                </w:rPr>
                <w:t xml:space="preserve">[Tweet]. </w:t>
              </w:r>
              <w:r w:rsidRPr="00FE40FE">
                <w:rPr>
                  <w:rFonts w:cs="Arial"/>
                  <w:i/>
                  <w:iCs/>
                </w:rPr>
                <w:t>@Soccermatics</w:t>
              </w:r>
              <w:r w:rsidRPr="00FE40FE">
                <w:rPr>
                  <w:rFonts w:cs="Arial"/>
                </w:rPr>
                <w:t>. https://twitter.com/Soccermatics/status/1260598182624575490</w:t>
              </w:r>
            </w:p>
            <w:p w14:paraId="7B9789F6" w14:textId="77777777" w:rsidR="00FE40FE" w:rsidRPr="00FE40FE" w:rsidRDefault="00FE40FE" w:rsidP="00FE40FE">
              <w:pPr>
                <w:pStyle w:val="Bibliografa"/>
                <w:rPr>
                  <w:rFonts w:cs="Arial"/>
                </w:rPr>
              </w:pPr>
              <w:r w:rsidRPr="00FE40FE">
                <w:rPr>
                  <w:rFonts w:cs="Arial"/>
                </w:rPr>
                <w:t xml:space="preserve">Weiss, A. (2020, septiembre 7). </w:t>
              </w:r>
              <w:r w:rsidRPr="00FE40FE">
                <w:rPr>
                  <w:rFonts w:cs="Arial"/>
                  <w:i/>
                  <w:iCs/>
                </w:rPr>
                <w:t xml:space="preserve">Charles </w:t>
              </w:r>
              <w:proofErr w:type="spellStart"/>
              <w:r w:rsidRPr="00FE40FE">
                <w:rPr>
                  <w:rFonts w:cs="Arial"/>
                  <w:i/>
                  <w:iCs/>
                </w:rPr>
                <w:t>Reep</w:t>
              </w:r>
              <w:proofErr w:type="spellEnd"/>
              <w:r w:rsidRPr="00FE40FE">
                <w:rPr>
                  <w:rFonts w:cs="Arial"/>
                  <w:i/>
                  <w:iCs/>
                </w:rPr>
                <w:t>, la modernidad del pasado</w:t>
              </w:r>
              <w:r w:rsidRPr="00FE40FE">
                <w:rPr>
                  <w:rFonts w:cs="Arial"/>
                </w:rPr>
                <w:t xml:space="preserve"> [Deportiva]. La Media Inglesa. http://www.lamediainglesa.com/articulo/charles-reep-la-modernidad-del-pasado</w:t>
              </w:r>
            </w:p>
            <w:p w14:paraId="7F94A856" w14:textId="77777777" w:rsidR="00FE40FE" w:rsidRPr="00FE40FE" w:rsidRDefault="00FE40FE" w:rsidP="00FE40FE">
              <w:pPr>
                <w:pStyle w:val="Bibliografa"/>
                <w:rPr>
                  <w:rFonts w:cs="Arial"/>
                  <w:lang w:val="en-US"/>
                </w:rPr>
              </w:pPr>
              <w:r w:rsidRPr="00FE40FE">
                <w:rPr>
                  <w:rFonts w:cs="Arial"/>
                  <w:lang w:val="en-US"/>
                </w:rPr>
                <w:t xml:space="preserve">Whitmore, J. (2021, </w:t>
              </w:r>
              <w:proofErr w:type="spellStart"/>
              <w:r w:rsidRPr="00FE40FE">
                <w:rPr>
                  <w:rFonts w:cs="Arial"/>
                  <w:lang w:val="en-US"/>
                </w:rPr>
                <w:t>marzo</w:t>
              </w:r>
              <w:proofErr w:type="spellEnd"/>
              <w:r w:rsidRPr="00FE40FE">
                <w:rPr>
                  <w:rFonts w:cs="Arial"/>
                  <w:lang w:val="en-US"/>
                </w:rPr>
                <w:t xml:space="preserve"> 24). What Are Expected Goals on Target (</w:t>
              </w:r>
              <w:proofErr w:type="spellStart"/>
              <w:r w:rsidRPr="00FE40FE">
                <w:rPr>
                  <w:rFonts w:cs="Arial"/>
                  <w:lang w:val="en-US"/>
                </w:rPr>
                <w:t>xGOT</w:t>
              </w:r>
              <w:proofErr w:type="spellEnd"/>
              <w:r w:rsidRPr="00FE40FE">
                <w:rPr>
                  <w:rFonts w:cs="Arial"/>
                  <w:lang w:val="en-US"/>
                </w:rPr>
                <w:t xml:space="preserve">)? </w:t>
              </w:r>
              <w:r w:rsidRPr="00FE40FE">
                <w:rPr>
                  <w:rFonts w:cs="Arial"/>
                  <w:i/>
                  <w:iCs/>
                  <w:lang w:val="en-US"/>
                </w:rPr>
                <w:t>The Analyst</w:t>
              </w:r>
              <w:r w:rsidRPr="00FE40FE">
                <w:rPr>
                  <w:rFonts w:cs="Arial"/>
                  <w:lang w:val="en-US"/>
                </w:rPr>
                <w:t>. https://www.statsperform.com/resource/introducing-expected-goals-on-target-xgot/</w:t>
              </w:r>
            </w:p>
            <w:p w14:paraId="050AE2C2" w14:textId="77777777" w:rsidR="00FE40FE" w:rsidRPr="00FE40FE" w:rsidRDefault="00FE40FE" w:rsidP="00FE40FE">
              <w:pPr>
                <w:pStyle w:val="Bibliografa"/>
                <w:rPr>
                  <w:rFonts w:cs="Arial"/>
                  <w:lang w:val="en-US"/>
                </w:rPr>
              </w:pPr>
              <w:r w:rsidRPr="00FE40FE">
                <w:rPr>
                  <w:rFonts w:cs="Arial"/>
                  <w:lang w:val="en-US"/>
                </w:rPr>
                <w:t xml:space="preserve">Williams, A. (2020, </w:t>
              </w:r>
              <w:proofErr w:type="spellStart"/>
              <w:r w:rsidRPr="00FE40FE">
                <w:rPr>
                  <w:rFonts w:cs="Arial"/>
                  <w:lang w:val="en-US"/>
                </w:rPr>
                <w:t>abril</w:t>
              </w:r>
              <w:proofErr w:type="spellEnd"/>
              <w:r w:rsidRPr="00FE40FE">
                <w:rPr>
                  <w:rFonts w:cs="Arial"/>
                  <w:lang w:val="en-US"/>
                </w:rPr>
                <w:t xml:space="preserve"> 7). The roots of Expected Goals (</w:t>
              </w:r>
              <w:proofErr w:type="spellStart"/>
              <w:r w:rsidRPr="00FE40FE">
                <w:rPr>
                  <w:rFonts w:cs="Arial"/>
                  <w:lang w:val="en-US"/>
                </w:rPr>
                <w:t>xG</w:t>
              </w:r>
              <w:proofErr w:type="spellEnd"/>
              <w:r w:rsidRPr="00FE40FE">
                <w:rPr>
                  <w:rFonts w:cs="Arial"/>
                  <w:lang w:val="en-US"/>
                </w:rPr>
                <w:t xml:space="preserve">) and its journey from «nerd nonsense» to the mainstream. </w:t>
              </w:r>
              <w:r w:rsidRPr="00FE40FE">
                <w:rPr>
                  <w:rFonts w:cs="Arial"/>
                  <w:i/>
                  <w:iCs/>
                  <w:lang w:val="en-US"/>
                </w:rPr>
                <w:t>These Football Times</w:t>
              </w:r>
              <w:r w:rsidRPr="00FE40FE">
                <w:rPr>
                  <w:rFonts w:cs="Arial"/>
                  <w:lang w:val="en-US"/>
                </w:rPr>
                <w:t xml:space="preserve">. </w:t>
              </w:r>
              <w:r w:rsidRPr="00FE40FE">
                <w:rPr>
                  <w:rFonts w:cs="Arial"/>
                  <w:lang w:val="en-US"/>
                </w:rPr>
                <w:lastRenderedPageBreak/>
                <w:t>https://thesefootballtimes.co/2020/04/08/the-roots-of-expected-goals-xg-and-its-journey-from-nerd-nonsense-to-the-mainstream/</w:t>
              </w:r>
            </w:p>
            <w:p w14:paraId="0DA9D52B" w14:textId="77777777" w:rsidR="00FE40FE" w:rsidRPr="00FE40FE" w:rsidRDefault="00FE40FE" w:rsidP="00FE40FE">
              <w:pPr>
                <w:pStyle w:val="Bibliografa"/>
                <w:rPr>
                  <w:rFonts w:cs="Arial"/>
                  <w:lang w:val="en-US"/>
                </w:rPr>
              </w:pPr>
              <w:proofErr w:type="spellStart"/>
              <w:r w:rsidRPr="00FE40FE">
                <w:rPr>
                  <w:rFonts w:cs="Arial"/>
                  <w:lang w:val="en-US"/>
                </w:rPr>
                <w:t>WyScout</w:t>
              </w:r>
              <w:proofErr w:type="spellEnd"/>
              <w:r w:rsidRPr="00FE40FE">
                <w:rPr>
                  <w:rFonts w:cs="Arial"/>
                  <w:lang w:val="en-US"/>
                </w:rPr>
                <w:t xml:space="preserve">. (2018, </w:t>
              </w:r>
              <w:proofErr w:type="spellStart"/>
              <w:r w:rsidRPr="00FE40FE">
                <w:rPr>
                  <w:rFonts w:cs="Arial"/>
                  <w:lang w:val="en-US"/>
                </w:rPr>
                <w:t>marzo</w:t>
              </w:r>
              <w:proofErr w:type="spellEnd"/>
              <w:r w:rsidRPr="00FE40FE">
                <w:rPr>
                  <w:rFonts w:cs="Arial"/>
                  <w:lang w:val="en-US"/>
                </w:rPr>
                <w:t xml:space="preserve"> 26). </w:t>
              </w:r>
              <w:proofErr w:type="spellStart"/>
              <w:r w:rsidRPr="00FE40FE">
                <w:rPr>
                  <w:rFonts w:cs="Arial"/>
                  <w:lang w:val="en-US"/>
                </w:rPr>
                <w:t>Wyscout</w:t>
              </w:r>
              <w:proofErr w:type="spellEnd"/>
              <w:r w:rsidRPr="00FE40FE">
                <w:rPr>
                  <w:rFonts w:cs="Arial"/>
                  <w:lang w:val="en-US"/>
                </w:rPr>
                <w:t xml:space="preserve"> main events description. </w:t>
              </w:r>
              <w:proofErr w:type="spellStart"/>
              <w:r w:rsidRPr="00FE40FE">
                <w:rPr>
                  <w:rFonts w:cs="Arial"/>
                  <w:i/>
                  <w:iCs/>
                  <w:lang w:val="en-US"/>
                </w:rPr>
                <w:t>Wyscout</w:t>
              </w:r>
              <w:proofErr w:type="spellEnd"/>
              <w:r w:rsidRPr="00FE40FE">
                <w:rPr>
                  <w:rFonts w:cs="Arial"/>
                  <w:i/>
                  <w:iCs/>
                  <w:lang w:val="en-US"/>
                </w:rPr>
                <w:t xml:space="preserve"> </w:t>
              </w:r>
              <w:proofErr w:type="spellStart"/>
              <w:r w:rsidRPr="00FE40FE">
                <w:rPr>
                  <w:rFonts w:cs="Arial"/>
                  <w:i/>
                  <w:iCs/>
                  <w:lang w:val="en-US"/>
                </w:rPr>
                <w:t>FootballData</w:t>
              </w:r>
              <w:proofErr w:type="spellEnd"/>
              <w:r w:rsidRPr="00FE40FE">
                <w:rPr>
                  <w:rFonts w:cs="Arial"/>
                  <w:lang w:val="en-US"/>
                </w:rPr>
                <w:t>. https://footballdata.wyscout.com/events-manual/</w:t>
              </w:r>
            </w:p>
            <w:p w14:paraId="50F2ABD6" w14:textId="4DFCF732"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50" w:name="_Toc81067973"/>
      <w:r w:rsidRPr="005A2BF1">
        <w:rPr>
          <w:lang w:eastAsia="es-ES"/>
        </w:rPr>
        <w:lastRenderedPageBreak/>
        <w:t>Anexos</w:t>
      </w:r>
      <w:bookmarkEnd w:id="150"/>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1"/>
      <w:footerReference w:type="default" r:id="rId22"/>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ECBD5" w14:textId="77777777" w:rsidR="00390E35" w:rsidRDefault="00390E35" w:rsidP="00320A2D">
      <w:pPr>
        <w:spacing w:after="0" w:line="240" w:lineRule="auto"/>
      </w:pPr>
      <w:r>
        <w:separator/>
      </w:r>
    </w:p>
  </w:endnote>
  <w:endnote w:type="continuationSeparator" w:id="0">
    <w:p w14:paraId="1513B6F3" w14:textId="77777777" w:rsidR="00390E35" w:rsidRDefault="00390E35"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9BF2B" w14:textId="77777777" w:rsidR="00390E35" w:rsidRDefault="00390E35" w:rsidP="00320A2D">
      <w:pPr>
        <w:spacing w:after="0" w:line="240" w:lineRule="auto"/>
      </w:pPr>
      <w:r>
        <w:separator/>
      </w:r>
    </w:p>
  </w:footnote>
  <w:footnote w:type="continuationSeparator" w:id="0">
    <w:p w14:paraId="1C2FE748" w14:textId="77777777" w:rsidR="00390E35" w:rsidRDefault="00390E35"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4"/>
  </w:num>
  <w:num w:numId="3">
    <w:abstractNumId w:val="4"/>
  </w:num>
  <w:num w:numId="4">
    <w:abstractNumId w:val="12"/>
  </w:num>
  <w:num w:numId="5">
    <w:abstractNumId w:val="16"/>
  </w:num>
  <w:num w:numId="6">
    <w:abstractNumId w:val="6"/>
  </w:num>
  <w:num w:numId="7">
    <w:abstractNumId w:val="3"/>
  </w:num>
  <w:num w:numId="8">
    <w:abstractNumId w:val="8"/>
  </w:num>
  <w:num w:numId="9">
    <w:abstractNumId w:val="11"/>
  </w:num>
  <w:num w:numId="10">
    <w:abstractNumId w:val="9"/>
  </w:num>
  <w:num w:numId="11">
    <w:abstractNumId w:val="2"/>
  </w:num>
  <w:num w:numId="12">
    <w:abstractNumId w:val="10"/>
  </w:num>
  <w:num w:numId="13">
    <w:abstractNumId w:val="7"/>
  </w:num>
  <w:num w:numId="14">
    <w:abstractNumId w:val="1"/>
  </w:num>
  <w:num w:numId="15">
    <w:abstractNumId w:val="15"/>
  </w:num>
  <w:num w:numId="16">
    <w:abstractNumId w:val="0"/>
  </w:num>
  <w:num w:numId="17">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6BA5"/>
    <w:rsid w:val="00036CBA"/>
    <w:rsid w:val="0004162A"/>
    <w:rsid w:val="0004227B"/>
    <w:rsid w:val="00043510"/>
    <w:rsid w:val="0004572C"/>
    <w:rsid w:val="00046393"/>
    <w:rsid w:val="00053135"/>
    <w:rsid w:val="00053D53"/>
    <w:rsid w:val="00062A35"/>
    <w:rsid w:val="000669DA"/>
    <w:rsid w:val="00072E74"/>
    <w:rsid w:val="0008239D"/>
    <w:rsid w:val="00085D98"/>
    <w:rsid w:val="000A5B01"/>
    <w:rsid w:val="000B3DBD"/>
    <w:rsid w:val="000B7F29"/>
    <w:rsid w:val="000F5340"/>
    <w:rsid w:val="00107491"/>
    <w:rsid w:val="00107E17"/>
    <w:rsid w:val="001113C0"/>
    <w:rsid w:val="00112650"/>
    <w:rsid w:val="001142C1"/>
    <w:rsid w:val="0012067C"/>
    <w:rsid w:val="0012383A"/>
    <w:rsid w:val="00124A0F"/>
    <w:rsid w:val="001259FB"/>
    <w:rsid w:val="00135B81"/>
    <w:rsid w:val="00141D24"/>
    <w:rsid w:val="00143FDA"/>
    <w:rsid w:val="00162179"/>
    <w:rsid w:val="00165B71"/>
    <w:rsid w:val="001677A0"/>
    <w:rsid w:val="00170B8A"/>
    <w:rsid w:val="001A68AC"/>
    <w:rsid w:val="001A7C63"/>
    <w:rsid w:val="001C4EE1"/>
    <w:rsid w:val="001D287E"/>
    <w:rsid w:val="001D2D9B"/>
    <w:rsid w:val="001D32F4"/>
    <w:rsid w:val="001D3861"/>
    <w:rsid w:val="001D5957"/>
    <w:rsid w:val="001D7C9E"/>
    <w:rsid w:val="001F1D42"/>
    <w:rsid w:val="001F51AF"/>
    <w:rsid w:val="001F58DE"/>
    <w:rsid w:val="001F622C"/>
    <w:rsid w:val="001F6FA5"/>
    <w:rsid w:val="00202AEF"/>
    <w:rsid w:val="00213EE1"/>
    <w:rsid w:val="00222627"/>
    <w:rsid w:val="00235AB9"/>
    <w:rsid w:val="00236D85"/>
    <w:rsid w:val="00243566"/>
    <w:rsid w:val="0024507B"/>
    <w:rsid w:val="00256BAB"/>
    <w:rsid w:val="00256F18"/>
    <w:rsid w:val="00257BE7"/>
    <w:rsid w:val="00265CC1"/>
    <w:rsid w:val="002711AC"/>
    <w:rsid w:val="00273747"/>
    <w:rsid w:val="002737B2"/>
    <w:rsid w:val="00280F3B"/>
    <w:rsid w:val="00287BBB"/>
    <w:rsid w:val="00296674"/>
    <w:rsid w:val="00296B6A"/>
    <w:rsid w:val="00297D70"/>
    <w:rsid w:val="002A63AF"/>
    <w:rsid w:val="002D0647"/>
    <w:rsid w:val="002D4287"/>
    <w:rsid w:val="002D5FB5"/>
    <w:rsid w:val="002F33A5"/>
    <w:rsid w:val="002F3D80"/>
    <w:rsid w:val="00300BA4"/>
    <w:rsid w:val="003058F4"/>
    <w:rsid w:val="00316273"/>
    <w:rsid w:val="00320A2D"/>
    <w:rsid w:val="00330989"/>
    <w:rsid w:val="00342A7D"/>
    <w:rsid w:val="0034406D"/>
    <w:rsid w:val="00347B4F"/>
    <w:rsid w:val="00350BE4"/>
    <w:rsid w:val="00352773"/>
    <w:rsid w:val="0035323E"/>
    <w:rsid w:val="0035464B"/>
    <w:rsid w:val="00356D64"/>
    <w:rsid w:val="00366121"/>
    <w:rsid w:val="00374412"/>
    <w:rsid w:val="00390E35"/>
    <w:rsid w:val="00391E65"/>
    <w:rsid w:val="00394FF1"/>
    <w:rsid w:val="003976A3"/>
    <w:rsid w:val="003A76AC"/>
    <w:rsid w:val="003C45D4"/>
    <w:rsid w:val="003C47AA"/>
    <w:rsid w:val="003D0F73"/>
    <w:rsid w:val="003D34FC"/>
    <w:rsid w:val="003E011C"/>
    <w:rsid w:val="003E2A59"/>
    <w:rsid w:val="003E42C9"/>
    <w:rsid w:val="003E7DE8"/>
    <w:rsid w:val="003F24EB"/>
    <w:rsid w:val="003F57E0"/>
    <w:rsid w:val="003F7155"/>
    <w:rsid w:val="00404CB1"/>
    <w:rsid w:val="00405E81"/>
    <w:rsid w:val="00405F16"/>
    <w:rsid w:val="00412FD4"/>
    <w:rsid w:val="00446660"/>
    <w:rsid w:val="004500C4"/>
    <w:rsid w:val="0045471C"/>
    <w:rsid w:val="00457BBD"/>
    <w:rsid w:val="0046398F"/>
    <w:rsid w:val="00463D09"/>
    <w:rsid w:val="004707BE"/>
    <w:rsid w:val="00474D15"/>
    <w:rsid w:val="0049185C"/>
    <w:rsid w:val="00493814"/>
    <w:rsid w:val="004B25DE"/>
    <w:rsid w:val="004B5278"/>
    <w:rsid w:val="004B65A1"/>
    <w:rsid w:val="004D2683"/>
    <w:rsid w:val="004D5A7A"/>
    <w:rsid w:val="004E35D5"/>
    <w:rsid w:val="004F0540"/>
    <w:rsid w:val="004F1C02"/>
    <w:rsid w:val="004F7724"/>
    <w:rsid w:val="00510E2D"/>
    <w:rsid w:val="00512338"/>
    <w:rsid w:val="00516A69"/>
    <w:rsid w:val="005178DD"/>
    <w:rsid w:val="00522EC9"/>
    <w:rsid w:val="005514FA"/>
    <w:rsid w:val="00551836"/>
    <w:rsid w:val="005606D1"/>
    <w:rsid w:val="0056360E"/>
    <w:rsid w:val="0056407E"/>
    <w:rsid w:val="00572843"/>
    <w:rsid w:val="0059066E"/>
    <w:rsid w:val="00590B2B"/>
    <w:rsid w:val="00592517"/>
    <w:rsid w:val="00592D08"/>
    <w:rsid w:val="00593C9C"/>
    <w:rsid w:val="005978BE"/>
    <w:rsid w:val="00597D4B"/>
    <w:rsid w:val="005A0C28"/>
    <w:rsid w:val="005A236E"/>
    <w:rsid w:val="005A2BF1"/>
    <w:rsid w:val="005A332F"/>
    <w:rsid w:val="005D011D"/>
    <w:rsid w:val="005D080A"/>
    <w:rsid w:val="005D1BA9"/>
    <w:rsid w:val="005D1DAA"/>
    <w:rsid w:val="005D1FFF"/>
    <w:rsid w:val="005D65B6"/>
    <w:rsid w:val="005D77AF"/>
    <w:rsid w:val="005E0EF0"/>
    <w:rsid w:val="005F1BA2"/>
    <w:rsid w:val="005F2B30"/>
    <w:rsid w:val="005F35F0"/>
    <w:rsid w:val="006011D5"/>
    <w:rsid w:val="006016DB"/>
    <w:rsid w:val="0061080A"/>
    <w:rsid w:val="006162D4"/>
    <w:rsid w:val="00621B30"/>
    <w:rsid w:val="006235A7"/>
    <w:rsid w:val="006238FF"/>
    <w:rsid w:val="006255C2"/>
    <w:rsid w:val="006306F4"/>
    <w:rsid w:val="00643577"/>
    <w:rsid w:val="00643BD1"/>
    <w:rsid w:val="0064500C"/>
    <w:rsid w:val="0065128E"/>
    <w:rsid w:val="006545E9"/>
    <w:rsid w:val="00657329"/>
    <w:rsid w:val="006611BA"/>
    <w:rsid w:val="0067155C"/>
    <w:rsid w:val="00680979"/>
    <w:rsid w:val="00693BAF"/>
    <w:rsid w:val="006A026C"/>
    <w:rsid w:val="006A6A78"/>
    <w:rsid w:val="006A7C74"/>
    <w:rsid w:val="006B20EC"/>
    <w:rsid w:val="006B6E24"/>
    <w:rsid w:val="006D122D"/>
    <w:rsid w:val="006D2B55"/>
    <w:rsid w:val="006D5AC7"/>
    <w:rsid w:val="006D65CC"/>
    <w:rsid w:val="006E0B6D"/>
    <w:rsid w:val="006E108B"/>
    <w:rsid w:val="006F018E"/>
    <w:rsid w:val="006F2380"/>
    <w:rsid w:val="00703117"/>
    <w:rsid w:val="007066FD"/>
    <w:rsid w:val="00727C00"/>
    <w:rsid w:val="007316A4"/>
    <w:rsid w:val="00735481"/>
    <w:rsid w:val="00735F8C"/>
    <w:rsid w:val="0074096B"/>
    <w:rsid w:val="007444EF"/>
    <w:rsid w:val="007462BA"/>
    <w:rsid w:val="0075281E"/>
    <w:rsid w:val="00752B9E"/>
    <w:rsid w:val="0075459A"/>
    <w:rsid w:val="00773EAA"/>
    <w:rsid w:val="00774EA5"/>
    <w:rsid w:val="007752C3"/>
    <w:rsid w:val="00780433"/>
    <w:rsid w:val="0078634A"/>
    <w:rsid w:val="007877D3"/>
    <w:rsid w:val="00792A94"/>
    <w:rsid w:val="00792C84"/>
    <w:rsid w:val="00794AB2"/>
    <w:rsid w:val="007A6316"/>
    <w:rsid w:val="007B2C11"/>
    <w:rsid w:val="007D5B4B"/>
    <w:rsid w:val="007D5C8E"/>
    <w:rsid w:val="007E3A6F"/>
    <w:rsid w:val="007E3D89"/>
    <w:rsid w:val="007E3FB7"/>
    <w:rsid w:val="007F3071"/>
    <w:rsid w:val="007F6838"/>
    <w:rsid w:val="00805505"/>
    <w:rsid w:val="00806C6D"/>
    <w:rsid w:val="008138BB"/>
    <w:rsid w:val="008165FA"/>
    <w:rsid w:val="0084267C"/>
    <w:rsid w:val="00851BEE"/>
    <w:rsid w:val="00853113"/>
    <w:rsid w:val="00862020"/>
    <w:rsid w:val="00862964"/>
    <w:rsid w:val="0086747E"/>
    <w:rsid w:val="0087406B"/>
    <w:rsid w:val="008812ED"/>
    <w:rsid w:val="00881B67"/>
    <w:rsid w:val="00885935"/>
    <w:rsid w:val="00887F86"/>
    <w:rsid w:val="008925AE"/>
    <w:rsid w:val="008950E0"/>
    <w:rsid w:val="0089591F"/>
    <w:rsid w:val="008A4327"/>
    <w:rsid w:val="008E720D"/>
    <w:rsid w:val="008E7256"/>
    <w:rsid w:val="008F1890"/>
    <w:rsid w:val="008F77A7"/>
    <w:rsid w:val="00904ECC"/>
    <w:rsid w:val="00910A51"/>
    <w:rsid w:val="00911E95"/>
    <w:rsid w:val="00922DE1"/>
    <w:rsid w:val="00923E13"/>
    <w:rsid w:val="0092607B"/>
    <w:rsid w:val="00936907"/>
    <w:rsid w:val="009421E4"/>
    <w:rsid w:val="00944A9E"/>
    <w:rsid w:val="00947C6D"/>
    <w:rsid w:val="009664F6"/>
    <w:rsid w:val="00966A5D"/>
    <w:rsid w:val="009801D0"/>
    <w:rsid w:val="00991A35"/>
    <w:rsid w:val="00997030"/>
    <w:rsid w:val="009A0F7D"/>
    <w:rsid w:val="009A6CEB"/>
    <w:rsid w:val="009B5625"/>
    <w:rsid w:val="009B75B3"/>
    <w:rsid w:val="009C72A2"/>
    <w:rsid w:val="009D0341"/>
    <w:rsid w:val="009D4940"/>
    <w:rsid w:val="009D7D58"/>
    <w:rsid w:val="009F57A6"/>
    <w:rsid w:val="00A07D88"/>
    <w:rsid w:val="00A103F0"/>
    <w:rsid w:val="00A20B10"/>
    <w:rsid w:val="00A2665A"/>
    <w:rsid w:val="00A35189"/>
    <w:rsid w:val="00A36ACC"/>
    <w:rsid w:val="00A42190"/>
    <w:rsid w:val="00A51957"/>
    <w:rsid w:val="00A53974"/>
    <w:rsid w:val="00A55698"/>
    <w:rsid w:val="00A56CED"/>
    <w:rsid w:val="00A7064B"/>
    <w:rsid w:val="00A8015C"/>
    <w:rsid w:val="00A8131A"/>
    <w:rsid w:val="00A82385"/>
    <w:rsid w:val="00A84A71"/>
    <w:rsid w:val="00A85CA2"/>
    <w:rsid w:val="00A933D7"/>
    <w:rsid w:val="00A954EC"/>
    <w:rsid w:val="00AA79CF"/>
    <w:rsid w:val="00AB0305"/>
    <w:rsid w:val="00AB18E7"/>
    <w:rsid w:val="00AB4BDD"/>
    <w:rsid w:val="00AC0C49"/>
    <w:rsid w:val="00AC0E8E"/>
    <w:rsid w:val="00AC4745"/>
    <w:rsid w:val="00AC5CA8"/>
    <w:rsid w:val="00AC671E"/>
    <w:rsid w:val="00AD4ABA"/>
    <w:rsid w:val="00AD622C"/>
    <w:rsid w:val="00AF2F95"/>
    <w:rsid w:val="00AF402B"/>
    <w:rsid w:val="00B10290"/>
    <w:rsid w:val="00B1030C"/>
    <w:rsid w:val="00B12C6A"/>
    <w:rsid w:val="00B7212D"/>
    <w:rsid w:val="00B73D63"/>
    <w:rsid w:val="00B76854"/>
    <w:rsid w:val="00B85DD3"/>
    <w:rsid w:val="00B87B1F"/>
    <w:rsid w:val="00B93A45"/>
    <w:rsid w:val="00B957D1"/>
    <w:rsid w:val="00BA5509"/>
    <w:rsid w:val="00BA68ED"/>
    <w:rsid w:val="00BA7E7E"/>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FEC"/>
    <w:rsid w:val="00C129C9"/>
    <w:rsid w:val="00C152EF"/>
    <w:rsid w:val="00C15308"/>
    <w:rsid w:val="00C21B37"/>
    <w:rsid w:val="00C253BE"/>
    <w:rsid w:val="00C26084"/>
    <w:rsid w:val="00C26A33"/>
    <w:rsid w:val="00C27A10"/>
    <w:rsid w:val="00C36D80"/>
    <w:rsid w:val="00C63120"/>
    <w:rsid w:val="00C64ECF"/>
    <w:rsid w:val="00C67300"/>
    <w:rsid w:val="00C728FC"/>
    <w:rsid w:val="00C85908"/>
    <w:rsid w:val="00C902FC"/>
    <w:rsid w:val="00CA1E3A"/>
    <w:rsid w:val="00CB19B7"/>
    <w:rsid w:val="00CC20FD"/>
    <w:rsid w:val="00CD2BD8"/>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743D"/>
    <w:rsid w:val="00D40AB7"/>
    <w:rsid w:val="00D52AC2"/>
    <w:rsid w:val="00D557B5"/>
    <w:rsid w:val="00D62DA1"/>
    <w:rsid w:val="00D67D65"/>
    <w:rsid w:val="00D85F50"/>
    <w:rsid w:val="00D97405"/>
    <w:rsid w:val="00DA738D"/>
    <w:rsid w:val="00DB4127"/>
    <w:rsid w:val="00DB5214"/>
    <w:rsid w:val="00DB7439"/>
    <w:rsid w:val="00DD14B3"/>
    <w:rsid w:val="00DD70F1"/>
    <w:rsid w:val="00DE43FB"/>
    <w:rsid w:val="00DE7377"/>
    <w:rsid w:val="00DE7EB5"/>
    <w:rsid w:val="00DF4632"/>
    <w:rsid w:val="00DF6BA7"/>
    <w:rsid w:val="00DF7136"/>
    <w:rsid w:val="00E17425"/>
    <w:rsid w:val="00E212E7"/>
    <w:rsid w:val="00E2203A"/>
    <w:rsid w:val="00E25F8D"/>
    <w:rsid w:val="00E30033"/>
    <w:rsid w:val="00E357BE"/>
    <w:rsid w:val="00E41D78"/>
    <w:rsid w:val="00E464E0"/>
    <w:rsid w:val="00E47E6E"/>
    <w:rsid w:val="00E545C8"/>
    <w:rsid w:val="00E617AF"/>
    <w:rsid w:val="00E67AB1"/>
    <w:rsid w:val="00E725F6"/>
    <w:rsid w:val="00E7409D"/>
    <w:rsid w:val="00E803B9"/>
    <w:rsid w:val="00E807A1"/>
    <w:rsid w:val="00E807BB"/>
    <w:rsid w:val="00E92E32"/>
    <w:rsid w:val="00EA1E89"/>
    <w:rsid w:val="00EA3B02"/>
    <w:rsid w:val="00EB297A"/>
    <w:rsid w:val="00EB4DA0"/>
    <w:rsid w:val="00EB510A"/>
    <w:rsid w:val="00ED1933"/>
    <w:rsid w:val="00ED2F68"/>
    <w:rsid w:val="00ED411A"/>
    <w:rsid w:val="00ED5E87"/>
    <w:rsid w:val="00EF19D5"/>
    <w:rsid w:val="00F03CE2"/>
    <w:rsid w:val="00F06AE0"/>
    <w:rsid w:val="00F110DD"/>
    <w:rsid w:val="00F242C5"/>
    <w:rsid w:val="00F31411"/>
    <w:rsid w:val="00F45572"/>
    <w:rsid w:val="00F61326"/>
    <w:rsid w:val="00F65A61"/>
    <w:rsid w:val="00F661A3"/>
    <w:rsid w:val="00F70187"/>
    <w:rsid w:val="00F707E9"/>
    <w:rsid w:val="00F73AE7"/>
    <w:rsid w:val="00F8668F"/>
    <w:rsid w:val="00F8671F"/>
    <w:rsid w:val="00F86F4A"/>
    <w:rsid w:val="00F92201"/>
    <w:rsid w:val="00F964D1"/>
    <w:rsid w:val="00F96B52"/>
    <w:rsid w:val="00FA6597"/>
    <w:rsid w:val="00FB5227"/>
    <w:rsid w:val="00FC1820"/>
    <w:rsid w:val="00FC2496"/>
    <w:rsid w:val="00FC56D1"/>
    <w:rsid w:val="00FC7E7B"/>
    <w:rsid w:val="00FD074B"/>
    <w:rsid w:val="00FD58CA"/>
    <w:rsid w:val="00FD5C4E"/>
    <w:rsid w:val="00FE40FE"/>
    <w:rsid w:val="00FE5CE5"/>
    <w:rsid w:val="00FE60F3"/>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82</TotalTime>
  <Pages>42</Pages>
  <Words>18149</Words>
  <Characters>99821</Characters>
  <Application>Microsoft Office Word</Application>
  <DocSecurity>0</DocSecurity>
  <Lines>831</Lines>
  <Paragraphs>235</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17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70</cp:revision>
  <cp:lastPrinted>2021-04-29T20:00:00Z</cp:lastPrinted>
  <dcterms:created xsi:type="dcterms:W3CDTF">2021-04-28T16:00:00Z</dcterms:created>
  <dcterms:modified xsi:type="dcterms:W3CDTF">2021-09-0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2"&gt;&lt;session id="4CzOlJ3D"/&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